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cs="Times New Roman"/>
        </w:rPr>
      </w:pPr>
    </w:p>
    <w:p w14:paraId="484C93FC" w14:textId="77777777" w:rsidR="000258BB" w:rsidRPr="00A1404C" w:rsidRDefault="000258BB" w:rsidP="000258BB">
      <w:pPr>
        <w:rPr>
          <w:rFonts w:cs="Times New Roman"/>
        </w:rPr>
      </w:pPr>
    </w:p>
    <w:p w14:paraId="7961DC69" w14:textId="5F50395E" w:rsidR="000258BB" w:rsidRPr="00A1404C" w:rsidRDefault="00C66B63" w:rsidP="000258BB">
      <w:pPr>
        <w:rPr>
          <w:rFonts w:cs="Times New Roman"/>
        </w:rPr>
      </w:pPr>
      <w:r w:rsidRPr="00A1404C">
        <w:rPr>
          <w:rFonts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cs="Times New Roman"/>
        </w:rPr>
      </w:pPr>
    </w:p>
    <w:p w14:paraId="34E1911C" w14:textId="77777777" w:rsidR="000258BB" w:rsidRPr="00A1404C" w:rsidRDefault="000258BB" w:rsidP="000258BB">
      <w:pPr>
        <w:rPr>
          <w:rFonts w:cs="Times New Roman"/>
        </w:rPr>
      </w:pPr>
    </w:p>
    <w:p w14:paraId="339BE05C" w14:textId="77777777" w:rsidR="000258BB" w:rsidRPr="00A1404C" w:rsidRDefault="000258BB" w:rsidP="000258BB">
      <w:pPr>
        <w:rPr>
          <w:rFonts w:cs="Times New Roman"/>
        </w:rPr>
      </w:pPr>
    </w:p>
    <w:p w14:paraId="1EA83652" w14:textId="77777777" w:rsidR="000258BB" w:rsidRPr="00A1404C" w:rsidRDefault="000258BB" w:rsidP="000258BB">
      <w:pPr>
        <w:rPr>
          <w:rFonts w:cs="Times New Roman"/>
        </w:rPr>
      </w:pPr>
    </w:p>
    <w:p w14:paraId="367AFC6D" w14:textId="77777777" w:rsidR="000258BB" w:rsidRPr="00A1404C" w:rsidRDefault="000258BB" w:rsidP="000258BB">
      <w:pPr>
        <w:rPr>
          <w:rFonts w:cs="Times New Roman"/>
        </w:rPr>
      </w:pPr>
    </w:p>
    <w:p w14:paraId="5DEC24C6" w14:textId="77777777" w:rsidR="000258BB" w:rsidRPr="00A1404C" w:rsidRDefault="000258BB" w:rsidP="000258BB">
      <w:pPr>
        <w:rPr>
          <w:rFonts w:cs="Times New Roman"/>
        </w:rPr>
      </w:pPr>
    </w:p>
    <w:p w14:paraId="3EB7F9CD" w14:textId="77777777" w:rsidR="000258BB" w:rsidRPr="00A1404C" w:rsidRDefault="000258BB" w:rsidP="000258BB">
      <w:pPr>
        <w:rPr>
          <w:rFonts w:cs="Times New Roman"/>
        </w:rPr>
      </w:pPr>
    </w:p>
    <w:p w14:paraId="4A6A5387" w14:textId="77777777" w:rsidR="000258BB" w:rsidRPr="00A1404C" w:rsidRDefault="000258BB" w:rsidP="000258BB">
      <w:pPr>
        <w:rPr>
          <w:rFonts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  <w:r w:rsidRPr="00A1404C">
        <w:rPr>
          <w:rFonts w:cs="Times New Roman"/>
          <w:b/>
          <w:bCs/>
        </w:rPr>
        <w:t>COURSE 18-785</w:t>
      </w:r>
      <w:r w:rsidR="000258BB" w:rsidRPr="00A1404C">
        <w:rPr>
          <w:rFonts w:cs="Times New Roman"/>
          <w:b/>
          <w:bCs/>
        </w:rPr>
        <w:t xml:space="preserve">: </w:t>
      </w:r>
      <w:r w:rsidRPr="00A1404C">
        <w:rPr>
          <w:rFonts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</w:rPr>
      </w:pPr>
    </w:p>
    <w:p w14:paraId="71D6AFE2" w14:textId="718B6961" w:rsidR="0059316C" w:rsidRPr="00A1404C" w:rsidRDefault="00A34A12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  <w:r>
        <w:rPr>
          <w:rFonts w:cs="Times New Roman"/>
          <w:b/>
          <w:bCs/>
        </w:rPr>
        <w:t>KAGGLE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  <w:r w:rsidRPr="00A1404C">
        <w:rPr>
          <w:rFonts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cs="Times New Roman"/>
          <w:b/>
          <w:bCs/>
        </w:rPr>
      </w:pPr>
      <w:proofErr w:type="spellStart"/>
      <w:r w:rsidRPr="00A1404C">
        <w:rPr>
          <w:rFonts w:cs="Times New Roman"/>
          <w:b/>
          <w:bCs/>
        </w:rPr>
        <w:t>n</w:t>
      </w:r>
      <w:r w:rsidR="000258BB" w:rsidRPr="00A1404C">
        <w:rPr>
          <w:rFonts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cs="Times New Roman"/>
        </w:rPr>
      </w:pPr>
    </w:p>
    <w:p w14:paraId="4E7A7DB9" w14:textId="40963BE6" w:rsidR="00284F87" w:rsidRDefault="00A34A12" w:rsidP="00C96693">
      <w:pPr>
        <w:tabs>
          <w:tab w:val="left" w:pos="3750"/>
        </w:tabs>
        <w:jc w:val="center"/>
        <w:rPr>
          <w:rFonts w:cs="Times New Roman"/>
          <w:i/>
          <w:iCs/>
        </w:rPr>
      </w:pPr>
      <w:r>
        <w:rPr>
          <w:rFonts w:cs="Times New Roman"/>
          <w:i/>
          <w:iCs/>
        </w:rPr>
        <w:t>December 06</w:t>
      </w:r>
      <w:r w:rsidR="00C96693" w:rsidRPr="00A1404C">
        <w:rPr>
          <w:rFonts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cs="Times New Roman"/>
          <w:i/>
          <w:iCs/>
        </w:rPr>
      </w:pPr>
    </w:p>
    <w:p w14:paraId="0ED0B19E" w14:textId="77777777" w:rsidR="00C66B63" w:rsidRDefault="00C66B63" w:rsidP="00C66B63">
      <w:pPr>
        <w:rPr>
          <w:rFonts w:cs="Times New Roman"/>
          <w:i/>
          <w:iCs/>
        </w:rPr>
      </w:pPr>
    </w:p>
    <w:p w14:paraId="227AAD0C" w14:textId="77777777" w:rsidR="00C66B63" w:rsidRDefault="00C66B63" w:rsidP="00C66B63">
      <w:pPr>
        <w:rPr>
          <w:rFonts w:cs="Times New Roman"/>
        </w:rPr>
      </w:pPr>
    </w:p>
    <w:p w14:paraId="5063B83D" w14:textId="77777777" w:rsidR="00C66B63" w:rsidRDefault="00C66B63" w:rsidP="00C66B63">
      <w:pPr>
        <w:rPr>
          <w:rFonts w:cs="Times New Roman"/>
        </w:rPr>
      </w:pPr>
    </w:p>
    <w:p w14:paraId="398E5EEF" w14:textId="39CEA207" w:rsidR="00C66B63" w:rsidRDefault="00F855B3" w:rsidP="00C66B63">
      <w:pPr>
        <w:rPr>
          <w:rFonts w:cs="Times New Roman"/>
          <w:b/>
          <w:bCs/>
        </w:rPr>
      </w:pPr>
      <w:r w:rsidRPr="00F855B3">
        <w:rPr>
          <w:rFonts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cs="Times New Roman"/>
        </w:rPr>
      </w:pPr>
      <w:r>
        <w:rPr>
          <w:rFonts w:cs="Times New Roman"/>
        </w:rPr>
        <w:t>The following libraries were used</w:t>
      </w:r>
      <w:r w:rsidR="00AD5AAE">
        <w:rPr>
          <w:rFonts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cs="Times New Roman"/>
        </w:rPr>
      </w:pPr>
      <w:r w:rsidRPr="003D0245">
        <w:rPr>
          <w:rFonts w:cs="Times New Roman"/>
        </w:rPr>
        <w:t>P</w:t>
      </w:r>
      <w:r w:rsidR="00672600" w:rsidRPr="003D0245">
        <w:rPr>
          <w:rFonts w:cs="Times New Roman"/>
        </w:rPr>
        <w:t>andas</w:t>
      </w:r>
      <w:r w:rsidR="005736D8" w:rsidRPr="003D0245">
        <w:rPr>
          <w:rFonts w:cs="Times New Roman"/>
        </w:rPr>
        <w:fldChar w:fldCharType="begin"/>
      </w:r>
      <w:r w:rsidR="005736D8" w:rsidRPr="003D0245">
        <w:rPr>
          <w:rFonts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cs="Times New Roman"/>
        </w:rPr>
        <w:fldChar w:fldCharType="separate"/>
      </w:r>
      <w:r w:rsidR="005736D8" w:rsidRPr="003D0245">
        <w:rPr>
          <w:rFonts w:cs="Times New Roman"/>
        </w:rPr>
        <w:t>[1]</w:t>
      </w:r>
      <w:r w:rsidR="005736D8" w:rsidRPr="003D0245">
        <w:rPr>
          <w:rFonts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cs="Times New Roman"/>
        </w:rPr>
      </w:pPr>
      <w:proofErr w:type="spellStart"/>
      <w:r>
        <w:rPr>
          <w:rFonts w:cs="Times New Roman"/>
        </w:rPr>
        <w:t>N</w:t>
      </w:r>
      <w:r w:rsidR="00672600" w:rsidRPr="00672600">
        <w:rPr>
          <w:rFonts w:cs="Times New Roman"/>
        </w:rPr>
        <w:t>umpy</w:t>
      </w:r>
      <w:proofErr w:type="spellEnd"/>
      <w:r w:rsidR="00787E0F">
        <w:rPr>
          <w:rFonts w:cs="Times New Roman"/>
        </w:rPr>
        <w:fldChar w:fldCharType="begin"/>
      </w:r>
      <w:r w:rsidR="00787E0F">
        <w:rPr>
          <w:rFonts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cs="Times New Roman"/>
        </w:rPr>
        <w:fldChar w:fldCharType="separate"/>
      </w:r>
      <w:r w:rsidR="00787E0F" w:rsidRPr="00787E0F">
        <w:rPr>
          <w:rFonts w:cs="Times New Roman"/>
        </w:rPr>
        <w:t>[2]</w:t>
      </w:r>
      <w:r w:rsidR="00787E0F">
        <w:rPr>
          <w:rFonts w:cs="Times New Roman"/>
        </w:rPr>
        <w:fldChar w:fldCharType="end"/>
      </w:r>
      <w:r w:rsidR="00672600" w:rsidRPr="00672600">
        <w:rPr>
          <w:rFonts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cs="Times New Roman"/>
        </w:rPr>
      </w:pPr>
      <w:proofErr w:type="spellStart"/>
      <w:r>
        <w:rPr>
          <w:rFonts w:cs="Times New Roman"/>
        </w:rPr>
        <w:t>Pyplot</w:t>
      </w:r>
      <w:proofErr w:type="spellEnd"/>
      <w:r>
        <w:rPr>
          <w:rFonts w:cs="Times New Roman"/>
        </w:rPr>
        <w:t xml:space="preserve"> from M</w:t>
      </w:r>
      <w:r w:rsidR="00672600" w:rsidRPr="00672600">
        <w:rPr>
          <w:rFonts w:cs="Times New Roman"/>
        </w:rPr>
        <w:t xml:space="preserve">atplotlib </w:t>
      </w:r>
      <w:r w:rsidR="00F022AF">
        <w:rPr>
          <w:rFonts w:cs="Times New Roman"/>
        </w:rPr>
        <w:fldChar w:fldCharType="begin"/>
      </w:r>
      <w:r w:rsidR="00787E0F">
        <w:rPr>
          <w:rFonts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cs="Times New Roman"/>
        </w:rPr>
        <w:fldChar w:fldCharType="separate"/>
      </w:r>
      <w:r w:rsidR="00787E0F" w:rsidRPr="00787E0F">
        <w:rPr>
          <w:rFonts w:cs="Times New Roman"/>
        </w:rPr>
        <w:t>[3]</w:t>
      </w:r>
      <w:r w:rsidR="00F022AF">
        <w:rPr>
          <w:rFonts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cs="Times New Roman"/>
        </w:rPr>
      </w:pPr>
      <w:r>
        <w:rPr>
          <w:rFonts w:cs="Times New Roman"/>
        </w:rPr>
        <w:t>Stats</w:t>
      </w:r>
      <w:r w:rsidR="008810BE">
        <w:rPr>
          <w:rFonts w:cs="Times New Roman"/>
        </w:rPr>
        <w:t xml:space="preserve"> from </w:t>
      </w:r>
      <w:proofErr w:type="spellStart"/>
      <w:r w:rsidR="008810BE">
        <w:rPr>
          <w:rFonts w:cs="Times New Roman"/>
        </w:rPr>
        <w:t>Scipy</w:t>
      </w:r>
      <w:proofErr w:type="spellEnd"/>
    </w:p>
    <w:p w14:paraId="3D2FF611" w14:textId="398BBEB3" w:rsidR="002170B1" w:rsidRDefault="002170B1" w:rsidP="002170B1">
      <w:pPr>
        <w:pStyle w:val="ListParagraph"/>
        <w:numPr>
          <w:ilvl w:val="0"/>
          <w:numId w:val="1"/>
        </w:numPr>
        <w:rPr>
          <w:rFonts w:cs="Times New Roman"/>
        </w:rPr>
      </w:pPr>
      <w:r>
        <w:rPr>
          <w:rFonts w:cs="Times New Roman"/>
        </w:rPr>
        <w:t xml:space="preserve">Logistic Regression from </w:t>
      </w:r>
      <w:proofErr w:type="spellStart"/>
      <w:r>
        <w:rPr>
          <w:rFonts w:cs="Times New Roman"/>
        </w:rPr>
        <w:t>Sklearn</w:t>
      </w:r>
      <w:proofErr w:type="spellEnd"/>
      <w:r>
        <w:rPr>
          <w:rFonts w:cs="Times New Roman"/>
        </w:rPr>
        <w:t xml:space="preserve"> Linear model </w:t>
      </w:r>
    </w:p>
    <w:p w14:paraId="178D100F" w14:textId="77ACD9E4" w:rsidR="002170B1" w:rsidRDefault="002170B1" w:rsidP="002170B1">
      <w:pPr>
        <w:pStyle w:val="ListParagraph"/>
        <w:rPr>
          <w:rFonts w:cs="Times New Roman"/>
        </w:rPr>
      </w:pPr>
    </w:p>
    <w:p w14:paraId="78881B88" w14:textId="77777777" w:rsidR="002170B1" w:rsidRPr="002170B1" w:rsidRDefault="002170B1" w:rsidP="002170B1">
      <w:pPr>
        <w:pStyle w:val="ListParagraph"/>
        <w:rPr>
          <w:rFonts w:cs="Times New Roman"/>
        </w:rPr>
      </w:pPr>
    </w:p>
    <w:p w14:paraId="4EB31D18" w14:textId="4A35CABF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metrics</w:t>
      </w:r>
      <w:proofErr w:type="spellEnd"/>
      <w:proofErr w:type="gram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confusion_matrix</w:t>
      </w:r>
      <w:proofErr w:type="spellEnd"/>
      <w:r w:rsidRPr="00EC0A41">
        <w:rPr>
          <w:rFonts w:cs="Times New Roman"/>
        </w:rPr>
        <w:t xml:space="preserve">, </w:t>
      </w:r>
      <w:proofErr w:type="spellStart"/>
      <w:r w:rsidRPr="00EC0A41">
        <w:rPr>
          <w:rFonts w:cs="Times New Roman"/>
        </w:rPr>
        <w:t>classification_report</w:t>
      </w:r>
      <w:proofErr w:type="spellEnd"/>
    </w:p>
    <w:p w14:paraId="631D898E" w14:textId="24DE36B2" w:rsidR="00EC0A41" w:rsidRPr="00EC0A41" w:rsidRDefault="00EC0A41" w:rsidP="005D2766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model</w:t>
      </w:r>
      <w:proofErr w:type="gramEnd"/>
      <w:r w:rsidRPr="00EC0A41">
        <w:rPr>
          <w:rFonts w:cs="Times New Roman"/>
        </w:rPr>
        <w:t>_selection</w:t>
      </w:r>
      <w:proofErr w:type="spell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train_test_split</w:t>
      </w:r>
      <w:proofErr w:type="spellEnd"/>
    </w:p>
    <w:p w14:paraId="7F32F8EE" w14:textId="52E70F4A" w:rsidR="00EC0A41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tree</w:t>
      </w:r>
      <w:proofErr w:type="spellEnd"/>
      <w:proofErr w:type="gram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DecisionTreeClassifier</w:t>
      </w:r>
      <w:proofErr w:type="spellEnd"/>
    </w:p>
    <w:p w14:paraId="3D734936" w14:textId="77777777" w:rsidR="002777E9" w:rsidRPr="002777E9" w:rsidRDefault="002777E9" w:rsidP="002777E9">
      <w:pPr>
        <w:pStyle w:val="ListParagraph"/>
        <w:numPr>
          <w:ilvl w:val="0"/>
          <w:numId w:val="1"/>
        </w:numPr>
        <w:rPr>
          <w:rFonts w:cs="Times New Roman"/>
        </w:rPr>
      </w:pPr>
      <w:r w:rsidRPr="002777E9">
        <w:rPr>
          <w:rFonts w:cs="Times New Roman"/>
        </w:rPr>
        <w:t xml:space="preserve">from </w:t>
      </w:r>
      <w:proofErr w:type="spellStart"/>
      <w:proofErr w:type="gramStart"/>
      <w:r w:rsidRPr="002777E9">
        <w:rPr>
          <w:rFonts w:cs="Times New Roman"/>
        </w:rPr>
        <w:t>sklearn.ensemble</w:t>
      </w:r>
      <w:proofErr w:type="spellEnd"/>
      <w:proofErr w:type="gramEnd"/>
      <w:r w:rsidRPr="002777E9">
        <w:rPr>
          <w:rFonts w:cs="Times New Roman"/>
        </w:rPr>
        <w:t xml:space="preserve"> import </w:t>
      </w:r>
      <w:proofErr w:type="spellStart"/>
      <w:r w:rsidRPr="002777E9">
        <w:rPr>
          <w:rFonts w:cs="Times New Roman"/>
        </w:rPr>
        <w:t>RandomForestClassifier</w:t>
      </w:r>
      <w:proofErr w:type="spellEnd"/>
    </w:p>
    <w:p w14:paraId="0ACC7CE7" w14:textId="77777777" w:rsidR="002777E9" w:rsidRPr="002777E9" w:rsidRDefault="002777E9" w:rsidP="002777E9">
      <w:pPr>
        <w:pStyle w:val="ListParagraph"/>
        <w:numPr>
          <w:ilvl w:val="0"/>
          <w:numId w:val="1"/>
        </w:numPr>
        <w:rPr>
          <w:rFonts w:cs="Times New Roman"/>
        </w:rPr>
      </w:pPr>
      <w:r w:rsidRPr="002777E9">
        <w:rPr>
          <w:rFonts w:cs="Times New Roman"/>
        </w:rPr>
        <w:t xml:space="preserve">from </w:t>
      </w:r>
      <w:proofErr w:type="spellStart"/>
      <w:proofErr w:type="gramStart"/>
      <w:r w:rsidRPr="002777E9">
        <w:rPr>
          <w:rFonts w:cs="Times New Roman"/>
        </w:rPr>
        <w:t>sklearn.model</w:t>
      </w:r>
      <w:proofErr w:type="gramEnd"/>
      <w:r w:rsidRPr="002777E9">
        <w:rPr>
          <w:rFonts w:cs="Times New Roman"/>
        </w:rPr>
        <w:t>_selection</w:t>
      </w:r>
      <w:proofErr w:type="spellEnd"/>
      <w:r w:rsidRPr="002777E9">
        <w:rPr>
          <w:rFonts w:cs="Times New Roman"/>
        </w:rPr>
        <w:t xml:space="preserve"> import </w:t>
      </w:r>
      <w:proofErr w:type="spellStart"/>
      <w:r w:rsidRPr="002777E9">
        <w:rPr>
          <w:rFonts w:cs="Times New Roman"/>
        </w:rPr>
        <w:t>train_test_split</w:t>
      </w:r>
      <w:proofErr w:type="spellEnd"/>
    </w:p>
    <w:p w14:paraId="61E06D0D" w14:textId="77777777" w:rsidR="002777E9" w:rsidRPr="002777E9" w:rsidRDefault="002777E9" w:rsidP="002777E9">
      <w:pPr>
        <w:pStyle w:val="ListParagraph"/>
        <w:numPr>
          <w:ilvl w:val="0"/>
          <w:numId w:val="1"/>
        </w:numPr>
        <w:rPr>
          <w:rFonts w:cs="Times New Roman"/>
        </w:rPr>
      </w:pPr>
      <w:r w:rsidRPr="002777E9">
        <w:rPr>
          <w:rFonts w:cs="Times New Roman"/>
        </w:rPr>
        <w:t xml:space="preserve">from </w:t>
      </w:r>
      <w:proofErr w:type="spellStart"/>
      <w:proofErr w:type="gramStart"/>
      <w:r w:rsidRPr="002777E9">
        <w:rPr>
          <w:rFonts w:cs="Times New Roman"/>
        </w:rPr>
        <w:t>sklearn.metrics</w:t>
      </w:r>
      <w:proofErr w:type="spellEnd"/>
      <w:proofErr w:type="gramEnd"/>
      <w:r w:rsidRPr="002777E9">
        <w:rPr>
          <w:rFonts w:cs="Times New Roman"/>
        </w:rPr>
        <w:t xml:space="preserve"> import </w:t>
      </w:r>
      <w:proofErr w:type="spellStart"/>
      <w:r w:rsidRPr="002777E9">
        <w:rPr>
          <w:rFonts w:cs="Times New Roman"/>
        </w:rPr>
        <w:t>accuracy_score</w:t>
      </w:r>
      <w:proofErr w:type="spellEnd"/>
    </w:p>
    <w:p w14:paraId="1B36287F" w14:textId="79C48255" w:rsidR="002777E9" w:rsidRPr="00EC0A41" w:rsidRDefault="002777E9" w:rsidP="002777E9">
      <w:pPr>
        <w:pStyle w:val="ListParagraph"/>
        <w:numPr>
          <w:ilvl w:val="0"/>
          <w:numId w:val="1"/>
        </w:numPr>
        <w:rPr>
          <w:rFonts w:cs="Times New Roman"/>
        </w:rPr>
      </w:pPr>
      <w:r w:rsidRPr="002777E9">
        <w:rPr>
          <w:rFonts w:cs="Times New Roman"/>
        </w:rPr>
        <w:t xml:space="preserve">from </w:t>
      </w:r>
      <w:proofErr w:type="spellStart"/>
      <w:proofErr w:type="gramStart"/>
      <w:r w:rsidRPr="002777E9">
        <w:rPr>
          <w:rFonts w:cs="Times New Roman"/>
        </w:rPr>
        <w:t>sklearn.metrics</w:t>
      </w:r>
      <w:proofErr w:type="spellEnd"/>
      <w:proofErr w:type="gramEnd"/>
      <w:r w:rsidRPr="002777E9">
        <w:rPr>
          <w:rFonts w:cs="Times New Roman"/>
        </w:rPr>
        <w:t xml:space="preserve"> import </w:t>
      </w:r>
      <w:proofErr w:type="spellStart"/>
      <w:r w:rsidRPr="002777E9">
        <w:rPr>
          <w:rFonts w:cs="Times New Roman"/>
        </w:rPr>
        <w:t>roc_curve</w:t>
      </w:r>
      <w:proofErr w:type="spellEnd"/>
      <w:r w:rsidRPr="002777E9">
        <w:rPr>
          <w:rFonts w:cs="Times New Roman"/>
        </w:rPr>
        <w:t xml:space="preserve">, </w:t>
      </w:r>
      <w:proofErr w:type="spellStart"/>
      <w:r w:rsidRPr="002777E9">
        <w:rPr>
          <w:rFonts w:cs="Times New Roman"/>
        </w:rPr>
        <w:t>auc</w:t>
      </w:r>
      <w:proofErr w:type="spellEnd"/>
    </w:p>
    <w:p w14:paraId="6184B553" w14:textId="62C601D7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metrics</w:t>
      </w:r>
      <w:proofErr w:type="spellEnd"/>
      <w:proofErr w:type="gram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classification_report</w:t>
      </w:r>
      <w:proofErr w:type="spellEnd"/>
      <w:r w:rsidRPr="00EC0A41">
        <w:rPr>
          <w:rFonts w:cs="Times New Roman"/>
        </w:rPr>
        <w:t xml:space="preserve">, </w:t>
      </w:r>
      <w:proofErr w:type="spellStart"/>
      <w:r w:rsidRPr="00EC0A41">
        <w:rPr>
          <w:rFonts w:cs="Times New Roman"/>
        </w:rPr>
        <w:t>accuracy_score</w:t>
      </w:r>
      <w:proofErr w:type="spellEnd"/>
    </w:p>
    <w:p w14:paraId="3B2D1C86" w14:textId="649CF935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model</w:t>
      </w:r>
      <w:proofErr w:type="gramEnd"/>
      <w:r w:rsidRPr="00EC0A41">
        <w:rPr>
          <w:rFonts w:cs="Times New Roman"/>
        </w:rPr>
        <w:t>_selection</w:t>
      </w:r>
      <w:proofErr w:type="spell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cross_val_score</w:t>
      </w:r>
      <w:proofErr w:type="spellEnd"/>
    </w:p>
    <w:p w14:paraId="032E7EB9" w14:textId="1523C66F" w:rsidR="00EC0A41" w:rsidRPr="00EC0A41" w:rsidRDefault="00EC0A41" w:rsidP="005D2766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preprocessing</w:t>
      </w:r>
      <w:proofErr w:type="spellEnd"/>
      <w:proofErr w:type="gram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StandardScaler</w:t>
      </w:r>
      <w:proofErr w:type="spellEnd"/>
    </w:p>
    <w:p w14:paraId="29C03203" w14:textId="24459964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linear</w:t>
      </w:r>
      <w:proofErr w:type="gramEnd"/>
      <w:r w:rsidRPr="00EC0A41">
        <w:rPr>
          <w:rFonts w:cs="Times New Roman"/>
        </w:rPr>
        <w:t>_model</w:t>
      </w:r>
      <w:proofErr w:type="spell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LassoCV</w:t>
      </w:r>
      <w:proofErr w:type="spellEnd"/>
    </w:p>
    <w:p w14:paraId="03D99C71" w14:textId="3434C83D" w:rsidR="00E016EA" w:rsidRDefault="00EC0A41" w:rsidP="00EC0A41">
      <w:pPr>
        <w:pStyle w:val="ListParagraph"/>
        <w:numPr>
          <w:ilvl w:val="0"/>
          <w:numId w:val="1"/>
        </w:numPr>
        <w:rPr>
          <w:rFonts w:cs="Times New Roman"/>
        </w:rPr>
      </w:pPr>
      <w:r w:rsidRPr="00EC0A41">
        <w:rPr>
          <w:rFonts w:cs="Times New Roman"/>
        </w:rPr>
        <w:t xml:space="preserve">from </w:t>
      </w:r>
      <w:proofErr w:type="spellStart"/>
      <w:proofErr w:type="gramStart"/>
      <w:r w:rsidRPr="00EC0A41">
        <w:rPr>
          <w:rFonts w:cs="Times New Roman"/>
        </w:rPr>
        <w:t>sklearn.neighbors</w:t>
      </w:r>
      <w:proofErr w:type="spellEnd"/>
      <w:proofErr w:type="gramEnd"/>
      <w:r w:rsidRPr="00EC0A41">
        <w:rPr>
          <w:rFonts w:cs="Times New Roman"/>
        </w:rPr>
        <w:t xml:space="preserve"> import </w:t>
      </w:r>
      <w:proofErr w:type="spellStart"/>
      <w:r w:rsidRPr="00EC0A41">
        <w:rPr>
          <w:rFonts w:cs="Times New Roman"/>
        </w:rPr>
        <w:t>KNeighborsRegressor</w:t>
      </w:r>
      <w:proofErr w:type="spellEnd"/>
    </w:p>
    <w:p w14:paraId="63536681" w14:textId="77777777" w:rsidR="00685C83" w:rsidRPr="00685C83" w:rsidRDefault="00685C83" w:rsidP="00685C83">
      <w:pPr>
        <w:pStyle w:val="ListParagraph"/>
        <w:numPr>
          <w:ilvl w:val="0"/>
          <w:numId w:val="1"/>
        </w:numPr>
        <w:rPr>
          <w:rFonts w:cs="Times New Roman"/>
        </w:rPr>
      </w:pPr>
      <w:r w:rsidRPr="00685C83">
        <w:rPr>
          <w:rFonts w:cs="Times New Roman"/>
        </w:rPr>
        <w:t xml:space="preserve">from </w:t>
      </w:r>
      <w:proofErr w:type="spellStart"/>
      <w:proofErr w:type="gramStart"/>
      <w:r w:rsidRPr="00685C83">
        <w:rPr>
          <w:rFonts w:cs="Times New Roman"/>
        </w:rPr>
        <w:t>sklearn.tree</w:t>
      </w:r>
      <w:proofErr w:type="spellEnd"/>
      <w:proofErr w:type="gramEnd"/>
      <w:r w:rsidRPr="00685C83">
        <w:rPr>
          <w:rFonts w:cs="Times New Roman"/>
        </w:rPr>
        <w:t xml:space="preserve"> import </w:t>
      </w:r>
      <w:proofErr w:type="spellStart"/>
      <w:r w:rsidRPr="00685C83">
        <w:rPr>
          <w:rFonts w:cs="Times New Roman"/>
        </w:rPr>
        <w:t>DecisionTreeClassifier</w:t>
      </w:r>
      <w:proofErr w:type="spellEnd"/>
    </w:p>
    <w:p w14:paraId="11904B77" w14:textId="77777777" w:rsidR="00685C83" w:rsidRPr="00685C83" w:rsidRDefault="00685C83" w:rsidP="00685C83">
      <w:pPr>
        <w:pStyle w:val="ListParagraph"/>
        <w:numPr>
          <w:ilvl w:val="0"/>
          <w:numId w:val="1"/>
        </w:numPr>
        <w:rPr>
          <w:rFonts w:cs="Times New Roman"/>
        </w:rPr>
      </w:pPr>
      <w:r w:rsidRPr="00685C83">
        <w:rPr>
          <w:rFonts w:cs="Times New Roman"/>
        </w:rPr>
        <w:t xml:space="preserve">from </w:t>
      </w:r>
      <w:proofErr w:type="spellStart"/>
      <w:proofErr w:type="gramStart"/>
      <w:r w:rsidRPr="00685C83">
        <w:rPr>
          <w:rFonts w:cs="Times New Roman"/>
        </w:rPr>
        <w:t>sklearn.metrics</w:t>
      </w:r>
      <w:proofErr w:type="spellEnd"/>
      <w:proofErr w:type="gramEnd"/>
      <w:r w:rsidRPr="00685C83">
        <w:rPr>
          <w:rFonts w:cs="Times New Roman"/>
        </w:rPr>
        <w:t xml:space="preserve"> import </w:t>
      </w:r>
      <w:proofErr w:type="spellStart"/>
      <w:r w:rsidRPr="00685C83">
        <w:rPr>
          <w:rFonts w:cs="Times New Roman"/>
        </w:rPr>
        <w:t>classification_report</w:t>
      </w:r>
      <w:proofErr w:type="spellEnd"/>
      <w:r w:rsidRPr="00685C83">
        <w:rPr>
          <w:rFonts w:cs="Times New Roman"/>
        </w:rPr>
        <w:t xml:space="preserve">, </w:t>
      </w:r>
      <w:proofErr w:type="spellStart"/>
      <w:r w:rsidRPr="00685C83">
        <w:rPr>
          <w:rFonts w:cs="Times New Roman"/>
        </w:rPr>
        <w:t>accuracy_score</w:t>
      </w:r>
      <w:proofErr w:type="spellEnd"/>
    </w:p>
    <w:p w14:paraId="67ABDD95" w14:textId="77777777" w:rsidR="00685C83" w:rsidRPr="00685C83" w:rsidRDefault="00685C83" w:rsidP="00685C83">
      <w:pPr>
        <w:pStyle w:val="ListParagraph"/>
        <w:numPr>
          <w:ilvl w:val="0"/>
          <w:numId w:val="1"/>
        </w:numPr>
        <w:rPr>
          <w:rFonts w:cs="Times New Roman"/>
        </w:rPr>
      </w:pPr>
      <w:r w:rsidRPr="00685C83">
        <w:rPr>
          <w:rFonts w:cs="Times New Roman"/>
        </w:rPr>
        <w:t xml:space="preserve">from </w:t>
      </w:r>
      <w:proofErr w:type="spellStart"/>
      <w:proofErr w:type="gramStart"/>
      <w:r w:rsidRPr="00685C83">
        <w:rPr>
          <w:rFonts w:cs="Times New Roman"/>
        </w:rPr>
        <w:t>sklearn.model</w:t>
      </w:r>
      <w:proofErr w:type="gramEnd"/>
      <w:r w:rsidRPr="00685C83">
        <w:rPr>
          <w:rFonts w:cs="Times New Roman"/>
        </w:rPr>
        <w:t>_selection</w:t>
      </w:r>
      <w:proofErr w:type="spellEnd"/>
      <w:r w:rsidRPr="00685C83">
        <w:rPr>
          <w:rFonts w:cs="Times New Roman"/>
        </w:rPr>
        <w:t xml:space="preserve"> import </w:t>
      </w:r>
      <w:proofErr w:type="spellStart"/>
      <w:r w:rsidRPr="00685C83">
        <w:rPr>
          <w:rFonts w:cs="Times New Roman"/>
        </w:rPr>
        <w:t>cross_val_score</w:t>
      </w:r>
      <w:proofErr w:type="spellEnd"/>
    </w:p>
    <w:p w14:paraId="45242361" w14:textId="476096AA" w:rsidR="00685C83" w:rsidRPr="00EC0A41" w:rsidRDefault="00685C83" w:rsidP="00685C83">
      <w:pPr>
        <w:pStyle w:val="ListParagraph"/>
        <w:numPr>
          <w:ilvl w:val="0"/>
          <w:numId w:val="1"/>
        </w:numPr>
        <w:rPr>
          <w:rFonts w:cs="Times New Roman"/>
        </w:rPr>
      </w:pPr>
      <w:r w:rsidRPr="00685C83">
        <w:rPr>
          <w:rFonts w:cs="Times New Roman"/>
        </w:rPr>
        <w:t xml:space="preserve">from </w:t>
      </w:r>
      <w:proofErr w:type="spellStart"/>
      <w:proofErr w:type="gramStart"/>
      <w:r w:rsidRPr="00685C83">
        <w:rPr>
          <w:rFonts w:cs="Times New Roman"/>
        </w:rPr>
        <w:t>sklearn.preprocessing</w:t>
      </w:r>
      <w:proofErr w:type="spellEnd"/>
      <w:proofErr w:type="gramEnd"/>
      <w:r w:rsidRPr="00685C83">
        <w:rPr>
          <w:rFonts w:cs="Times New Roman"/>
        </w:rPr>
        <w:t xml:space="preserve"> import </w:t>
      </w:r>
      <w:proofErr w:type="spellStart"/>
      <w:r w:rsidRPr="00685C83">
        <w:rPr>
          <w:rFonts w:cs="Times New Roman"/>
        </w:rPr>
        <w:t>StandardScaler</w:t>
      </w:r>
      <w:proofErr w:type="spellEnd"/>
    </w:p>
    <w:p w14:paraId="7566A8FD" w14:textId="54DED68C" w:rsidR="00E016EA" w:rsidRPr="00F855B3" w:rsidRDefault="00E016EA" w:rsidP="00E016EA">
      <w:pPr>
        <w:rPr>
          <w:rFonts w:cs="Times New Roman"/>
          <w:b/>
          <w:bCs/>
        </w:rPr>
      </w:pPr>
      <w:r w:rsidRPr="00F855B3">
        <w:rPr>
          <w:rFonts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cs="Times New Roman"/>
        </w:rPr>
      </w:pPr>
      <w:r>
        <w:rPr>
          <w:rFonts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cs="Times New Roman"/>
        </w:rPr>
      </w:pPr>
    </w:p>
    <w:p w14:paraId="214F71AD" w14:textId="77777777" w:rsidR="00C66B63" w:rsidRDefault="00C66B63" w:rsidP="00C66B63">
      <w:pPr>
        <w:rPr>
          <w:rFonts w:cs="Times New Roman"/>
        </w:rPr>
      </w:pPr>
    </w:p>
    <w:p w14:paraId="7FEC51A4" w14:textId="69916174" w:rsidR="00153DE8" w:rsidRDefault="00153DE8">
      <w:pPr>
        <w:rPr>
          <w:rFonts w:cs="Times New Roman"/>
        </w:rPr>
      </w:pPr>
      <w:r>
        <w:rPr>
          <w:rFonts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cs="Times New Roman"/>
          <w:b/>
          <w:bCs/>
        </w:rPr>
      </w:pPr>
      <w:r w:rsidRPr="003A2F7E">
        <w:rPr>
          <w:rFonts w:cs="Times New Roman"/>
          <w:b/>
          <w:bCs/>
        </w:rPr>
        <w:lastRenderedPageBreak/>
        <w:t>INTRODUCTION</w:t>
      </w:r>
      <w:r w:rsidR="004D212A" w:rsidRPr="003A2F7E">
        <w:rPr>
          <w:rFonts w:cs="Times New Roman"/>
          <w:b/>
          <w:bCs/>
        </w:rPr>
        <w:t xml:space="preserve"> </w:t>
      </w:r>
    </w:p>
    <w:p w14:paraId="33DF6A78" w14:textId="6A938247" w:rsidR="00034BF5" w:rsidRDefault="008E02F7">
      <w:pPr>
        <w:rPr>
          <w:rFonts w:cs="Times New Roman"/>
        </w:rPr>
      </w:pPr>
      <w:r>
        <w:rPr>
          <w:rFonts w:cs="Times New Roman"/>
        </w:rPr>
        <w:t xml:space="preserve">This is </w:t>
      </w:r>
      <w:r w:rsidR="00472E2E">
        <w:rPr>
          <w:rFonts w:cs="Times New Roman"/>
        </w:rPr>
        <w:t xml:space="preserve">a brief report on the work done on the Kaggle competition. In this exercise, we try to </w:t>
      </w:r>
      <w:r w:rsidR="00A37591">
        <w:rPr>
          <w:rFonts w:cs="Times New Roman"/>
        </w:rPr>
        <w:t xml:space="preserve">test the accuracy of various models on the Kaggle train data set. The best model is selected purely based on accuracy score and submitted. </w:t>
      </w:r>
      <w:r w:rsidR="00034BF5">
        <w:rPr>
          <w:rFonts w:cs="Times New Roman"/>
        </w:rPr>
        <w:br w:type="page"/>
      </w:r>
    </w:p>
    <w:p w14:paraId="6EC21D83" w14:textId="52D451E8" w:rsidR="00C34EBE" w:rsidRDefault="003A2F7E" w:rsidP="00C34EBE">
      <w:pPr>
        <w:jc w:val="center"/>
        <w:rPr>
          <w:b/>
          <w:bCs/>
          <w:sz w:val="32"/>
          <w:szCs w:val="32"/>
        </w:rPr>
      </w:pPr>
      <w:r w:rsidRPr="000E3882">
        <w:rPr>
          <w:b/>
          <w:bCs/>
          <w:sz w:val="32"/>
          <w:szCs w:val="32"/>
        </w:rPr>
        <w:lastRenderedPageBreak/>
        <w:t>SOLUTIONS</w:t>
      </w:r>
    </w:p>
    <w:p w14:paraId="4601A289" w14:textId="72B6CFB9" w:rsidR="00C34EBE" w:rsidRDefault="00C34EBE" w:rsidP="00C34EBE">
      <w:r>
        <w:t>In this exercise</w:t>
      </w:r>
      <w:r w:rsidR="004B5FC9">
        <w:t>, there choice of model</w:t>
      </w:r>
      <w:r w:rsidR="009D48CA">
        <w:t>s to benchmark</w:t>
      </w:r>
      <w:r w:rsidR="004B5FC9">
        <w:t xml:space="preserve"> was </w:t>
      </w:r>
      <w:r w:rsidR="002572E2">
        <w:t xml:space="preserve">chosen based on </w:t>
      </w:r>
      <w:r w:rsidR="009D48CA">
        <w:t xml:space="preserve">their </w:t>
      </w:r>
      <w:r w:rsidR="002572E2">
        <w:t>performance i</w:t>
      </w:r>
      <w:r w:rsidR="007D0CE9">
        <w:t xml:space="preserve">n the </w:t>
      </w:r>
      <w:r w:rsidR="009D48CA">
        <w:t>previous exe</w:t>
      </w:r>
      <w:r w:rsidR="00860332">
        <w:t>rcised. We will be benchmarking:</w:t>
      </w:r>
    </w:p>
    <w:p w14:paraId="7DFE46C9" w14:textId="0ECF0226" w:rsidR="00860332" w:rsidRDefault="00860332" w:rsidP="00860332">
      <w:pPr>
        <w:pStyle w:val="ListParagraph"/>
        <w:numPr>
          <w:ilvl w:val="0"/>
          <w:numId w:val="1"/>
        </w:numPr>
      </w:pPr>
      <w:r>
        <w:t>Random Forest</w:t>
      </w:r>
    </w:p>
    <w:p w14:paraId="1FDAD26A" w14:textId="4805D058" w:rsidR="00860332" w:rsidRDefault="00860332" w:rsidP="00860332">
      <w:pPr>
        <w:pStyle w:val="ListParagraph"/>
        <w:numPr>
          <w:ilvl w:val="0"/>
          <w:numId w:val="1"/>
        </w:numPr>
      </w:pPr>
      <w:r>
        <w:t xml:space="preserve">Logistic Regression </w:t>
      </w:r>
    </w:p>
    <w:p w14:paraId="72612F5E" w14:textId="06C28CE9" w:rsidR="00860332" w:rsidRDefault="00860332" w:rsidP="00860332">
      <w:pPr>
        <w:pStyle w:val="ListParagraph"/>
        <w:numPr>
          <w:ilvl w:val="0"/>
          <w:numId w:val="1"/>
        </w:numPr>
      </w:pPr>
      <w:r>
        <w:t xml:space="preserve">Decision Tree </w:t>
      </w:r>
    </w:p>
    <w:p w14:paraId="5671B481" w14:textId="4D829219" w:rsidR="00B96819" w:rsidRDefault="00B96819" w:rsidP="00B96819">
      <w:r>
        <w:t xml:space="preserve">The accuracy score of each of </w:t>
      </w:r>
      <w:r w:rsidR="003E3523">
        <w:t>these models</w:t>
      </w:r>
      <w:r>
        <w:t xml:space="preserve"> was the comparison parameter used</w:t>
      </w:r>
      <w:r w:rsidR="003E3523">
        <w:t xml:space="preserve"> during bench marking: </w:t>
      </w:r>
    </w:p>
    <w:p w14:paraId="668AA7B3" w14:textId="088A23AE" w:rsidR="00774B55" w:rsidRDefault="00774B55" w:rsidP="00774B55">
      <w:pPr>
        <w:rPr>
          <w:b/>
          <w:bCs/>
        </w:rPr>
      </w:pPr>
      <w:r w:rsidRPr="003C57A6">
        <w:rPr>
          <w:b/>
          <w:bCs/>
        </w:rPr>
        <w:t xml:space="preserve">A) </w:t>
      </w:r>
      <w:r w:rsidR="00B96819" w:rsidRPr="003C57A6">
        <w:rPr>
          <w:b/>
          <w:bCs/>
        </w:rPr>
        <w:t>Ran</w:t>
      </w:r>
      <w:r w:rsidR="003E3523" w:rsidRPr="003C57A6">
        <w:rPr>
          <w:b/>
          <w:bCs/>
        </w:rPr>
        <w:t>dom For</w:t>
      </w:r>
      <w:r w:rsidRPr="003C57A6">
        <w:rPr>
          <w:b/>
          <w:bCs/>
        </w:rPr>
        <w:t>est:</w:t>
      </w:r>
    </w:p>
    <w:p w14:paraId="64B9F64D" w14:textId="742E69B0" w:rsidR="000E7458" w:rsidRPr="000E7458" w:rsidRDefault="000E7458" w:rsidP="00774B55">
      <w:r>
        <w:t>To construct a random forest:</w:t>
      </w:r>
    </w:p>
    <w:p w14:paraId="4A7078B0" w14:textId="77777777" w:rsidR="00774B55" w:rsidRPr="00534B97" w:rsidRDefault="00774B55" w:rsidP="00774B55">
      <w:pPr>
        <w:pStyle w:val="ListParagraph"/>
        <w:numPr>
          <w:ilvl w:val="0"/>
          <w:numId w:val="33"/>
        </w:numPr>
      </w:pPr>
      <w:r>
        <w:t>The titanic data is loaded, and the features of interest are selected: (</w:t>
      </w:r>
      <w:r w:rsidRPr="00534B97">
        <w:t>'age', 'sex', '</w:t>
      </w:r>
      <w:proofErr w:type="spellStart"/>
      <w:r w:rsidRPr="00534B97">
        <w:t>pclass</w:t>
      </w:r>
      <w:proofErr w:type="spellEnd"/>
      <w:r w:rsidRPr="00534B97">
        <w:t>', 'survived'</w:t>
      </w:r>
      <w:r>
        <w:t xml:space="preserve">). ‘Survived’ is the dependent variable and the rest independent. </w:t>
      </w:r>
    </w:p>
    <w:p w14:paraId="57D2C975" w14:textId="77777777" w:rsidR="00774B55" w:rsidRDefault="00774B55" w:rsidP="00774B55">
      <w:pPr>
        <w:pStyle w:val="ListParagraph"/>
        <w:numPr>
          <w:ilvl w:val="0"/>
          <w:numId w:val="33"/>
        </w:numPr>
      </w:pPr>
      <w:r>
        <w:t>Null rows for survived were dropped and dummy variables was created for ‘sex’ and ‘</w:t>
      </w:r>
      <w:proofErr w:type="spellStart"/>
      <w:r>
        <w:t>pclass</w:t>
      </w:r>
      <w:proofErr w:type="spellEnd"/>
      <w:r>
        <w:t xml:space="preserve">’. </w:t>
      </w:r>
    </w:p>
    <w:p w14:paraId="646898A0" w14:textId="7ED03996" w:rsidR="003C57A6" w:rsidRPr="00F701E6" w:rsidRDefault="003C57A6" w:rsidP="00774B55">
      <w:pPr>
        <w:pStyle w:val="ListParagraph"/>
        <w:numPr>
          <w:ilvl w:val="0"/>
          <w:numId w:val="33"/>
        </w:numPr>
      </w:pPr>
      <w:r>
        <w:t xml:space="preserve">Null </w:t>
      </w:r>
      <w:r w:rsidR="004B4F52">
        <w:t>‘Age’ Values were replaced with the mean age.</w:t>
      </w:r>
    </w:p>
    <w:p w14:paraId="4C877F52" w14:textId="77C7DEBD" w:rsidR="00774B55" w:rsidRPr="00F701E6" w:rsidRDefault="008B565D" w:rsidP="00774B55">
      <w:pPr>
        <w:pStyle w:val="ListParagraph"/>
        <w:numPr>
          <w:ilvl w:val="0"/>
          <w:numId w:val="33"/>
        </w:numPr>
      </w:pPr>
      <w:r>
        <w:t>A percent</w:t>
      </w:r>
      <w:r w:rsidR="00774B55">
        <w:t xml:space="preserve"> of </w:t>
      </w:r>
      <w:r w:rsidR="00293947">
        <w:t xml:space="preserve">the training </w:t>
      </w:r>
      <w:r w:rsidR="00774B55">
        <w:t>data is used for testing and the rest for training</w:t>
      </w:r>
    </w:p>
    <w:p w14:paraId="052C4343" w14:textId="1154461E" w:rsidR="00774B55" w:rsidRPr="00351A20" w:rsidRDefault="00774B55" w:rsidP="00774B55">
      <w:pPr>
        <w:pStyle w:val="ListParagraph"/>
        <w:numPr>
          <w:ilvl w:val="0"/>
          <w:numId w:val="33"/>
        </w:numPr>
      </w:pPr>
      <w:r>
        <w:t>A range from 50 to 1000 with a step of 50 is created. This will later help us use the optimal number of leaves.</w:t>
      </w:r>
    </w:p>
    <w:p w14:paraId="0E1D05FC" w14:textId="77777777" w:rsidR="00774B55" w:rsidRPr="00351A20" w:rsidRDefault="00774B55" w:rsidP="00774B55">
      <w:pPr>
        <w:pStyle w:val="ListParagraph"/>
        <w:numPr>
          <w:ilvl w:val="0"/>
          <w:numId w:val="33"/>
        </w:numPr>
      </w:pPr>
      <w:r>
        <w:t xml:space="preserve">For every number of trees in the range, the model is created, and the accuracy is recorded. </w:t>
      </w:r>
    </w:p>
    <w:p w14:paraId="0A68B702" w14:textId="77777777" w:rsidR="00371317" w:rsidRDefault="00774B55" w:rsidP="00774B55">
      <w:pPr>
        <w:pStyle w:val="ListParagraph"/>
        <w:numPr>
          <w:ilvl w:val="0"/>
          <w:numId w:val="33"/>
        </w:numPr>
      </w:pPr>
      <w:r>
        <w:t>The best number of trees corresponds to that which produces the best model accuracy.</w:t>
      </w:r>
    </w:p>
    <w:p w14:paraId="7CCBC5D4" w14:textId="77777777" w:rsidR="00E83789" w:rsidRDefault="00267DCB" w:rsidP="00774B55">
      <w:pPr>
        <w:pStyle w:val="ListParagraph"/>
        <w:numPr>
          <w:ilvl w:val="0"/>
          <w:numId w:val="33"/>
        </w:numPr>
      </w:pPr>
      <w:r>
        <w:t xml:space="preserve">We use the best number of trees to calculate the best number of leaves based on accuracy score of leaves on a </w:t>
      </w:r>
      <w:r w:rsidR="00E83789">
        <w:t>scale of 50 to 1000 with a step of 50</w:t>
      </w:r>
    </w:p>
    <w:p w14:paraId="0A7B4135" w14:textId="2871571B" w:rsidR="00774B55" w:rsidRDefault="00E83789" w:rsidP="00774B55">
      <w:pPr>
        <w:pStyle w:val="ListParagraph"/>
        <w:numPr>
          <w:ilvl w:val="0"/>
          <w:numId w:val="33"/>
        </w:numPr>
      </w:pPr>
      <w:r>
        <w:t xml:space="preserve">A </w:t>
      </w:r>
      <w:r w:rsidR="00AB05A4">
        <w:t>r</w:t>
      </w:r>
      <w:r>
        <w:t xml:space="preserve">andom forest </w:t>
      </w:r>
      <w:r w:rsidR="00AB05A4">
        <w:t xml:space="preserve">is now constructed with these best parameters and a random state of 24. </w:t>
      </w:r>
    </w:p>
    <w:p w14:paraId="4E813CB6" w14:textId="753F796A" w:rsidR="00140FA2" w:rsidRDefault="00140FA2" w:rsidP="00064948">
      <w:r>
        <w:t xml:space="preserve">The model accuracy of the </w:t>
      </w:r>
      <w:r w:rsidR="004F6069">
        <w:t xml:space="preserve">random forest </w:t>
      </w:r>
      <w:r>
        <w:t>was calculated to be:</w:t>
      </w:r>
    </w:p>
    <w:p w14:paraId="55B1E4BE" w14:textId="4F02EF8D" w:rsidR="00293947" w:rsidRDefault="00140FA2" w:rsidP="00064948">
      <w:r w:rsidRPr="00140FA2">
        <w:drawing>
          <wp:inline distT="0" distB="0" distL="0" distR="0" wp14:anchorId="7896B333" wp14:editId="486590E8">
            <wp:extent cx="2491956" cy="243861"/>
            <wp:effectExtent l="0" t="0" r="3810" b="3810"/>
            <wp:docPr id="10502450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0245039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491956" cy="243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882569" w14:textId="1DFAD274" w:rsidR="004F6069" w:rsidRDefault="004F6069" w:rsidP="00064948">
      <w:r>
        <w:t xml:space="preserve">B) </w:t>
      </w:r>
      <w:r w:rsidRPr="000E7458">
        <w:rPr>
          <w:b/>
          <w:bCs/>
        </w:rPr>
        <w:t>Decision Tree</w:t>
      </w:r>
      <w:r w:rsidR="000E7458" w:rsidRPr="000E7458">
        <w:rPr>
          <w:b/>
          <w:bCs/>
        </w:rPr>
        <w:t>:</w:t>
      </w:r>
    </w:p>
    <w:p w14:paraId="0578CDE1" w14:textId="77777777" w:rsidR="0046772A" w:rsidRDefault="00E956EB" w:rsidP="0046772A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>
        <w:rPr>
          <w:rFonts w:eastAsiaTheme="minorEastAsia" w:cs="Times New Roman"/>
        </w:rPr>
        <w:t>Import our dataset</w:t>
      </w:r>
    </w:p>
    <w:p w14:paraId="32C307B8" w14:textId="77777777" w:rsidR="0046772A" w:rsidRDefault="00E956EB" w:rsidP="0046772A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 w:rsidRPr="0046772A">
        <w:rPr>
          <w:rFonts w:eastAsiaTheme="minorEastAsia" w:cs="Times New Roman"/>
        </w:rPr>
        <w:t xml:space="preserve">Extract independent variables (gender, age, </w:t>
      </w:r>
      <w:proofErr w:type="spellStart"/>
      <w:r w:rsidRPr="0046772A">
        <w:rPr>
          <w:rFonts w:eastAsiaTheme="minorEastAsia" w:cs="Times New Roman"/>
        </w:rPr>
        <w:t>pclass</w:t>
      </w:r>
      <w:proofErr w:type="spellEnd"/>
      <w:r w:rsidRPr="0046772A">
        <w:rPr>
          <w:rFonts w:eastAsiaTheme="minorEastAsia" w:cs="Times New Roman"/>
        </w:rPr>
        <w:t>) dependent variable(survived)</w:t>
      </w:r>
    </w:p>
    <w:p w14:paraId="7E1C56F9" w14:textId="77777777" w:rsidR="00FD3D02" w:rsidRDefault="00E956EB" w:rsidP="00E956EB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 w:rsidRPr="0046772A">
        <w:rPr>
          <w:rFonts w:eastAsiaTheme="minorEastAsia" w:cs="Times New Roman"/>
        </w:rPr>
        <w:t>Clean data. Here, we replaced the missing age values with the mean age and transformed sex data into categorical data (0 for male and 1 for female)</w:t>
      </w:r>
    </w:p>
    <w:p w14:paraId="441B700E" w14:textId="2ED009FF" w:rsidR="008B565D" w:rsidRDefault="00E956EB" w:rsidP="00E956EB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 w:rsidRPr="00FD3D02">
        <w:rPr>
          <w:rFonts w:eastAsiaTheme="minorEastAsia" w:cs="Times New Roman"/>
        </w:rPr>
        <w:t xml:space="preserve">Employed </w:t>
      </w:r>
      <w:proofErr w:type="spellStart"/>
      <w:r w:rsidRPr="00FD3D02">
        <w:rPr>
          <w:rFonts w:eastAsiaTheme="minorEastAsia" w:cs="Times New Roman"/>
        </w:rPr>
        <w:t>sklearn’s</w:t>
      </w:r>
      <w:proofErr w:type="spellEnd"/>
      <w:r w:rsidRPr="00FD3D02">
        <w:rPr>
          <w:rFonts w:eastAsiaTheme="minorEastAsia" w:cs="Times New Roman"/>
        </w:rPr>
        <w:t xml:space="preserve"> </w:t>
      </w:r>
      <w:proofErr w:type="spellStart"/>
      <w:r w:rsidRPr="00FD3D02">
        <w:rPr>
          <w:rFonts w:eastAsiaTheme="minorEastAsia" w:cs="Times New Roman"/>
        </w:rPr>
        <w:t>DecisionTreeClassifier</w:t>
      </w:r>
      <w:proofErr w:type="spellEnd"/>
      <w:r w:rsidRPr="00FD3D02">
        <w:rPr>
          <w:rFonts w:eastAsiaTheme="minorEastAsia" w:cs="Times New Roman"/>
        </w:rPr>
        <w:t xml:space="preserve"> and fit our X and y variables to it.</w:t>
      </w:r>
    </w:p>
    <w:p w14:paraId="4908CBD0" w14:textId="5A66D3DE" w:rsidR="008950A3" w:rsidRDefault="008950A3" w:rsidP="00E956EB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>
        <w:rPr>
          <w:rFonts w:eastAsiaTheme="minorEastAsia" w:cs="Times New Roman"/>
        </w:rPr>
        <w:t>The accuracy with the depth of the decision tree is calculated a</w:t>
      </w:r>
      <w:r w:rsidR="00161E19">
        <w:rPr>
          <w:rFonts w:eastAsiaTheme="minorEastAsia" w:cs="Times New Roman"/>
        </w:rPr>
        <w:t xml:space="preserve">nd the maximum depth chosen </w:t>
      </w:r>
    </w:p>
    <w:p w14:paraId="27554160" w14:textId="59981FDB" w:rsidR="00161E19" w:rsidRDefault="00161E19" w:rsidP="00E956EB">
      <w:pPr>
        <w:pStyle w:val="ListParagraph"/>
        <w:numPr>
          <w:ilvl w:val="0"/>
          <w:numId w:val="34"/>
        </w:numPr>
        <w:rPr>
          <w:rFonts w:eastAsiaTheme="minorEastAsia" w:cs="Times New Roman"/>
        </w:rPr>
      </w:pPr>
      <w:r>
        <w:rPr>
          <w:rFonts w:eastAsiaTheme="minorEastAsia" w:cs="Times New Roman"/>
        </w:rPr>
        <w:t>This parameter is used to train the final model</w:t>
      </w:r>
    </w:p>
    <w:p w14:paraId="013CA9A8" w14:textId="77B015B0" w:rsidR="00107A9E" w:rsidRDefault="00107A9E" w:rsidP="00107A9E">
      <w:pPr>
        <w:rPr>
          <w:rFonts w:eastAsiaTheme="minorEastAsia" w:cs="Times New Roman"/>
        </w:rPr>
      </w:pPr>
      <w:r>
        <w:rPr>
          <w:rFonts w:eastAsiaTheme="minorEastAsia" w:cs="Times New Roman"/>
        </w:rPr>
        <w:lastRenderedPageBreak/>
        <w:t>The accuracy score was obtained to be:</w:t>
      </w:r>
    </w:p>
    <w:p w14:paraId="71A15395" w14:textId="3F42E607" w:rsidR="00107A9E" w:rsidRPr="00107A9E" w:rsidRDefault="00107A9E" w:rsidP="00107A9E">
      <w:pPr>
        <w:rPr>
          <w:rFonts w:eastAsiaTheme="minorEastAsia" w:cs="Times New Roman"/>
        </w:rPr>
      </w:pPr>
      <w:r w:rsidRPr="00107A9E">
        <w:rPr>
          <w:rFonts w:eastAsiaTheme="minorEastAsia" w:cs="Times New Roman"/>
        </w:rPr>
        <w:drawing>
          <wp:inline distT="0" distB="0" distL="0" distR="0" wp14:anchorId="047F6FAA" wp14:editId="27EB8D6C">
            <wp:extent cx="3185436" cy="266723"/>
            <wp:effectExtent l="0" t="0" r="0" b="0"/>
            <wp:docPr id="204450306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450306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85436" cy="2667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AAADC1" w14:textId="5F9FC3D4" w:rsidR="00161E19" w:rsidRDefault="0066026D" w:rsidP="0066026D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3) </w:t>
      </w:r>
      <w:r w:rsidRPr="0066026D">
        <w:rPr>
          <w:rFonts w:eastAsiaTheme="minorEastAsia" w:cs="Times New Roman"/>
          <w:b/>
          <w:bCs/>
        </w:rPr>
        <w:t>Logistic Regression:</w:t>
      </w:r>
    </w:p>
    <w:p w14:paraId="2BCA9049" w14:textId="3832260D" w:rsidR="005443FA" w:rsidRDefault="00AF2244" w:rsidP="005443FA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Similarly, the data was cleaned and </w:t>
      </w:r>
      <w:r w:rsidR="00C215C9">
        <w:rPr>
          <w:rFonts w:eastAsiaTheme="minorEastAsia" w:cs="Times New Roman"/>
        </w:rPr>
        <w:t xml:space="preserve">trained on the train dataset. The accuracy score was also </w:t>
      </w:r>
    </w:p>
    <w:p w14:paraId="7BCB61EE" w14:textId="3E7472BF" w:rsidR="00FC4EB0" w:rsidRDefault="0079033D">
      <w:r w:rsidRPr="0079033D">
        <w:drawing>
          <wp:inline distT="0" distB="0" distL="0" distR="0" wp14:anchorId="7520630E" wp14:editId="76851861">
            <wp:extent cx="2613887" cy="243861"/>
            <wp:effectExtent l="0" t="0" r="0" b="3810"/>
            <wp:docPr id="17523888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2388896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13887" cy="243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5F3DFC" w14:textId="60E33DF8" w:rsidR="000E32F7" w:rsidRDefault="000E32F7">
      <w:r>
        <w:t>From the accuracies of the model on this training dataset, we observed that random forest yielded the best results with an 88.89% accuracy.</w:t>
      </w:r>
    </w:p>
    <w:p w14:paraId="424FFDDA" w14:textId="77777777" w:rsidR="000E32F7" w:rsidRDefault="000E32F7"/>
    <w:p w14:paraId="1AC46549" w14:textId="146EB3B3" w:rsidR="000E32F7" w:rsidRDefault="000E32F7" w:rsidP="009D152B">
      <w:pPr>
        <w:jc w:val="center"/>
        <w:rPr>
          <w:b/>
          <w:bCs/>
        </w:rPr>
      </w:pPr>
      <w:r w:rsidRPr="009D152B">
        <w:rPr>
          <w:b/>
          <w:bCs/>
        </w:rPr>
        <w:t>RESULTS</w:t>
      </w:r>
    </w:p>
    <w:p w14:paraId="0A45D794" w14:textId="4C83749C" w:rsidR="003925D9" w:rsidRDefault="009D152B" w:rsidP="000E5C69">
      <w:r>
        <w:t>For</w:t>
      </w:r>
      <w:r w:rsidR="00EA542B">
        <w:t xml:space="preserve"> the model with the highest performance (</w:t>
      </w:r>
      <w:r w:rsidR="000E5C69">
        <w:t>Random Forest</w:t>
      </w:r>
      <w:r w:rsidR="00EA542B">
        <w:t>) th</w:t>
      </w:r>
      <w:r w:rsidR="000E5C69">
        <w:t>e Patient ID and corresponding predictions were written</w:t>
      </w:r>
      <w:r w:rsidR="006E0F9C">
        <w:t xml:space="preserve"> to</w:t>
      </w:r>
      <w:r w:rsidR="000E5C69">
        <w:t xml:space="preserve"> </w:t>
      </w:r>
      <w:proofErr w:type="gramStart"/>
      <w:r w:rsidR="000E5C69">
        <w:t xml:space="preserve">the </w:t>
      </w:r>
      <w:r w:rsidR="006E0F9C">
        <w:t>a</w:t>
      </w:r>
      <w:proofErr w:type="gramEnd"/>
      <w:r w:rsidR="006E0F9C">
        <w:t xml:space="preserve"> file and submitted into Kaggle. Th</w:t>
      </w:r>
      <w:r w:rsidR="0024253C">
        <w:t xml:space="preserve">is model yielded a </w:t>
      </w:r>
      <w:r w:rsidR="0024253C" w:rsidRPr="000A7DCA">
        <w:rPr>
          <w:b/>
          <w:bCs/>
        </w:rPr>
        <w:t>7</w:t>
      </w:r>
      <w:r w:rsidR="000A7DCA" w:rsidRPr="000A7DCA">
        <w:rPr>
          <w:b/>
          <w:bCs/>
        </w:rPr>
        <w:t>6.555%</w:t>
      </w:r>
    </w:p>
    <w:p w14:paraId="2E1783EE" w14:textId="77777777" w:rsidR="003925D9" w:rsidRDefault="003925D9" w:rsidP="000E5C69"/>
    <w:p w14:paraId="5C75F551" w14:textId="77777777" w:rsidR="00CE0F38" w:rsidRDefault="003925D9" w:rsidP="000E5C69">
      <w:r w:rsidRPr="003925D9">
        <w:drawing>
          <wp:inline distT="0" distB="0" distL="0" distR="0" wp14:anchorId="66B6BDC8" wp14:editId="7510CE54">
            <wp:extent cx="5731510" cy="1188085"/>
            <wp:effectExtent l="0" t="0" r="2540" b="0"/>
            <wp:docPr id="8820642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2064259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88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29EC7B" w14:textId="4DB2B927" w:rsidR="009D152B" w:rsidRDefault="000E5C69" w:rsidP="000E5C69">
      <w:r>
        <w:t xml:space="preserve"> </w:t>
      </w:r>
    </w:p>
    <w:p w14:paraId="2D1F3322" w14:textId="7BAE956D" w:rsidR="005C2679" w:rsidRPr="009D152B" w:rsidRDefault="005C2679" w:rsidP="000E5C69">
      <w:pPr>
        <w:rPr>
          <w:color w:val="000000" w:themeColor="text1"/>
        </w:rPr>
      </w:pPr>
      <w:r>
        <w:t xml:space="preserve">Subsequently, I indent to explore </w:t>
      </w:r>
      <w:r w:rsidR="00FF3A78">
        <w:t>ensemble</w:t>
      </w:r>
      <w:r>
        <w:t xml:space="preserve"> </w:t>
      </w:r>
      <w:r w:rsidR="00FF3A78">
        <w:t>methods</w:t>
      </w:r>
      <w:r>
        <w:t xml:space="preserve"> to e</w:t>
      </w:r>
      <w:r w:rsidR="00FF3A78">
        <w:t xml:space="preserve">xamine their performance on the data. </w:t>
      </w:r>
    </w:p>
    <w:p w14:paraId="10D0411E" w14:textId="77777777" w:rsidR="002B2EA4" w:rsidRDefault="00FC4EB0" w:rsidP="002B2EA4">
      <w:pPr>
        <w:pStyle w:val="Heading1"/>
        <w:rPr>
          <w:b/>
          <w:bCs/>
        </w:rPr>
      </w:pPr>
      <w:r w:rsidRPr="002B2EA4">
        <w:rPr>
          <w:b/>
          <w:bCs/>
        </w:rPr>
        <w:t>Course Conclusion</w:t>
      </w:r>
      <w:r w:rsidR="002B2EA4">
        <w:rPr>
          <w:b/>
          <w:bCs/>
        </w:rPr>
        <w:t xml:space="preserve"> and Reflection.</w:t>
      </w:r>
    </w:p>
    <w:p w14:paraId="66F415C7" w14:textId="1C75F2FF" w:rsidR="000D33AF" w:rsidRPr="002B2EA4" w:rsidRDefault="002B2EA4" w:rsidP="002B2EA4">
      <w:pPr>
        <w:rPr>
          <w:rFonts w:cstheme="majorBidi"/>
        </w:rPr>
      </w:pPr>
      <w:r>
        <w:t>O</w:t>
      </w:r>
      <w:r w:rsidR="001F4021">
        <w:t>ver the course of this course, we have been able to explore a multitude of ways and technics we can us</w:t>
      </w:r>
      <w:r w:rsidR="00CA23E5">
        <w:t>e to infer data from a given data set. W</w:t>
      </w:r>
      <w:r w:rsidR="00215B27">
        <w:t xml:space="preserve">e have been able to manipulate data in a way that gives us information </w:t>
      </w:r>
      <w:r w:rsidR="00D678FE">
        <w:t>and insights on the data. Finally, we were introduce</w:t>
      </w:r>
      <w:r w:rsidR="007F7118">
        <w:t>d</w:t>
      </w:r>
      <w:r w:rsidR="00D678FE">
        <w:t xml:space="preserve"> to the </w:t>
      </w:r>
      <w:r w:rsidR="007F7118">
        <w:t xml:space="preserve">fundamentals of machine learning. </w:t>
      </w:r>
      <w:r w:rsidR="00C42476">
        <w:t xml:space="preserve">We have explored fundamental models, there </w:t>
      </w:r>
      <w:r w:rsidR="002B2770">
        <w:t xml:space="preserve">area of application and their working principles. We have also learned through practice how to benchmark </w:t>
      </w:r>
      <w:r w:rsidR="00D57AB0">
        <w:t>these models, and technics that will render these models more robust and accurate.</w:t>
      </w:r>
      <w:r w:rsidR="009B7237">
        <w:t xml:space="preserve"> </w:t>
      </w:r>
      <w:r w:rsidR="00C0064D">
        <w:t xml:space="preserve">On a personal note, this has given me greater confidence in approaching </w:t>
      </w:r>
      <w:r w:rsidR="00133003">
        <w:t>data exploration, analysis and the application of machine learning.</w:t>
      </w:r>
      <w:r w:rsidR="000D33AF" w:rsidRPr="002B2EA4">
        <w:br w:type="page"/>
      </w:r>
    </w:p>
    <w:p w14:paraId="0916D537" w14:textId="162874AA" w:rsidR="00C77085" w:rsidRPr="00C77085" w:rsidRDefault="00C77085" w:rsidP="00EF6585">
      <w:pPr>
        <w:pStyle w:val="Bibliography"/>
        <w:rPr>
          <w:b/>
          <w:bCs/>
        </w:rPr>
      </w:pPr>
      <w:r w:rsidRPr="00C77085">
        <w:rPr>
          <w:b/>
          <w:bCs/>
        </w:rPr>
        <w:lastRenderedPageBreak/>
        <w:t xml:space="preserve">References </w:t>
      </w:r>
    </w:p>
    <w:p w14:paraId="16A811A4" w14:textId="77777777" w:rsidR="00D727F1" w:rsidRPr="00D727F1" w:rsidRDefault="00F71292" w:rsidP="00D727F1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 w:rsidR="00D727F1">
        <w:instrText xml:space="preserve"> ADDIN ZOTERO_BIBL {"uncited":[],"omitted":[],"custom":[]} CSL_BIBLIOGRAPHY </w:instrText>
      </w:r>
      <w:r>
        <w:rPr>
          <w:rFonts w:asciiTheme="minorHAnsi" w:hAnsiTheme="minorHAnsi"/>
        </w:rPr>
        <w:fldChar w:fldCharType="separate"/>
      </w:r>
      <w:r w:rsidR="00D727F1" w:rsidRPr="00D727F1">
        <w:rPr>
          <w:rFonts w:cs="Times New Roman"/>
        </w:rPr>
        <w:t>[1]</w:t>
      </w:r>
      <w:r w:rsidR="00D727F1" w:rsidRPr="00D727F1">
        <w:rPr>
          <w:rFonts w:cs="Times New Roman"/>
        </w:rPr>
        <w:tab/>
        <w:t>“</w:t>
      </w:r>
      <w:proofErr w:type="gramStart"/>
      <w:r w:rsidR="00D727F1" w:rsidRPr="00D727F1">
        <w:rPr>
          <w:rFonts w:cs="Times New Roman"/>
        </w:rPr>
        <w:t>pandas</w:t>
      </w:r>
      <w:proofErr w:type="gramEnd"/>
      <w:r w:rsidR="00D727F1" w:rsidRPr="00D727F1">
        <w:rPr>
          <w:rFonts w:cs="Times New Roman"/>
        </w:rPr>
        <w:t xml:space="preserve"> documentation — pandas 2.2.2 documentation.” Accessed: Sep. 02, 2024. [Online]. Available: https://pandas.pydata.org/pandas-docs/stable/index.html</w:t>
      </w:r>
    </w:p>
    <w:p w14:paraId="48B96F42" w14:textId="77777777" w:rsidR="00D727F1" w:rsidRPr="00D727F1" w:rsidRDefault="00D727F1" w:rsidP="00D727F1">
      <w:pPr>
        <w:pStyle w:val="Bibliography"/>
        <w:rPr>
          <w:rFonts w:cs="Times New Roman"/>
        </w:rPr>
      </w:pPr>
      <w:r w:rsidRPr="00D727F1">
        <w:rPr>
          <w:rFonts w:cs="Times New Roman"/>
        </w:rPr>
        <w:t>[2]</w:t>
      </w:r>
      <w:r w:rsidRPr="00D727F1">
        <w:rPr>
          <w:rFonts w:cs="Times New Roman"/>
        </w:rPr>
        <w:tab/>
        <w:t>“NumPy -.” Accessed: Sep. 02, 2024. [Online]. Available: https://numpy.org/</w:t>
      </w:r>
    </w:p>
    <w:p w14:paraId="0CEE170A" w14:textId="77777777" w:rsidR="00D727F1" w:rsidRPr="00D727F1" w:rsidRDefault="00D727F1" w:rsidP="00D727F1">
      <w:pPr>
        <w:pStyle w:val="Bibliography"/>
        <w:rPr>
          <w:rFonts w:cs="Times New Roman"/>
        </w:rPr>
      </w:pPr>
      <w:r w:rsidRPr="00D727F1">
        <w:rPr>
          <w:rFonts w:cs="Times New Roman"/>
        </w:rPr>
        <w:t>[3]</w:t>
      </w:r>
      <w:r w:rsidRPr="00D727F1">
        <w:rPr>
          <w:rFonts w:cs="Times New Roman"/>
        </w:rPr>
        <w:tab/>
        <w:t>“Matplotlib documentation — Matplotlib 3.9.2 documentation.” Accessed: Sep. 02, 2024. [Online]. Available: https://matplotlib.org/stable/</w:t>
      </w:r>
    </w:p>
    <w:p w14:paraId="39D8A991" w14:textId="20ED62E6" w:rsidR="00725C4A" w:rsidRPr="00680025" w:rsidRDefault="00F71292" w:rsidP="00752954">
      <w:pPr>
        <w:rPr>
          <w:rFonts w:cs="Times New Roman"/>
        </w:rPr>
      </w:pPr>
      <w:r>
        <w:rPr>
          <w:rFonts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DF2BC31" w14:textId="77777777" w:rsidR="002E22C3" w:rsidRDefault="002E22C3" w:rsidP="00F42F2F">
      <w:pPr>
        <w:spacing w:after="0" w:line="240" w:lineRule="auto"/>
      </w:pPr>
      <w:r>
        <w:separator/>
      </w:r>
    </w:p>
  </w:endnote>
  <w:endnote w:type="continuationSeparator" w:id="0">
    <w:p w14:paraId="0D146EE6" w14:textId="77777777" w:rsidR="002E22C3" w:rsidRDefault="002E22C3" w:rsidP="00F42F2F">
      <w:pPr>
        <w:spacing w:after="0" w:line="240" w:lineRule="auto"/>
      </w:pPr>
      <w:r>
        <w:continuationSeparator/>
      </w:r>
    </w:p>
  </w:endnote>
  <w:endnote w:type="continuationNotice" w:id="1">
    <w:p w14:paraId="6AD83ECA" w14:textId="77777777" w:rsidR="002E22C3" w:rsidRDefault="002E22C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D45F552" w14:textId="77777777" w:rsidR="002E22C3" w:rsidRDefault="002E22C3" w:rsidP="00F42F2F">
      <w:pPr>
        <w:spacing w:after="0" w:line="240" w:lineRule="auto"/>
      </w:pPr>
      <w:r>
        <w:separator/>
      </w:r>
    </w:p>
  </w:footnote>
  <w:footnote w:type="continuationSeparator" w:id="0">
    <w:p w14:paraId="5EDEDCC6" w14:textId="77777777" w:rsidR="002E22C3" w:rsidRDefault="002E22C3" w:rsidP="00F42F2F">
      <w:pPr>
        <w:spacing w:after="0" w:line="240" w:lineRule="auto"/>
      </w:pPr>
      <w:r>
        <w:continuationSeparator/>
      </w:r>
    </w:p>
  </w:footnote>
  <w:footnote w:type="continuationNotice" w:id="1">
    <w:p w14:paraId="7647FBA0" w14:textId="77777777" w:rsidR="002E22C3" w:rsidRDefault="002E22C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7211DA2"/>
    <w:multiLevelType w:val="hybridMultilevel"/>
    <w:tmpl w:val="2506E02A"/>
    <w:lvl w:ilvl="0" w:tplc="5E50910A">
      <w:start w:val="1"/>
      <w:numFmt w:val="decimal"/>
      <w:pStyle w:val="Heading2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427149"/>
    <w:multiLevelType w:val="hybridMultilevel"/>
    <w:tmpl w:val="223EEAA2"/>
    <w:lvl w:ilvl="0" w:tplc="4E405E7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A823BE"/>
    <w:multiLevelType w:val="hybridMultilevel"/>
    <w:tmpl w:val="48647E8A"/>
    <w:lvl w:ilvl="0" w:tplc="4AC8721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D05A33"/>
    <w:multiLevelType w:val="hybridMultilevel"/>
    <w:tmpl w:val="ED100858"/>
    <w:lvl w:ilvl="0" w:tplc="44AA97A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C792BAC"/>
    <w:multiLevelType w:val="hybridMultilevel"/>
    <w:tmpl w:val="7F1AA812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15F2317"/>
    <w:multiLevelType w:val="hybridMultilevel"/>
    <w:tmpl w:val="26E442A0"/>
    <w:lvl w:ilvl="0" w:tplc="669E1A9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1A653E9"/>
    <w:multiLevelType w:val="hybridMultilevel"/>
    <w:tmpl w:val="76E80DDC"/>
    <w:lvl w:ilvl="0" w:tplc="5A307E3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816229"/>
    <w:multiLevelType w:val="hybridMultilevel"/>
    <w:tmpl w:val="2DC68A10"/>
    <w:lvl w:ilvl="0" w:tplc="C49E932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1E2621"/>
    <w:multiLevelType w:val="hybridMultilevel"/>
    <w:tmpl w:val="D9ECF432"/>
    <w:lvl w:ilvl="0" w:tplc="372C045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12005B2"/>
    <w:multiLevelType w:val="hybridMultilevel"/>
    <w:tmpl w:val="2A58F3E6"/>
    <w:lvl w:ilvl="0" w:tplc="B7EECB3A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1D6465B"/>
    <w:multiLevelType w:val="hybridMultilevel"/>
    <w:tmpl w:val="431C0B96"/>
    <w:lvl w:ilvl="0" w:tplc="F1226EC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3443284"/>
    <w:multiLevelType w:val="hybridMultilevel"/>
    <w:tmpl w:val="FEA0CA5E"/>
    <w:lvl w:ilvl="0" w:tplc="4F805CA8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6BF2981"/>
    <w:multiLevelType w:val="hybridMultilevel"/>
    <w:tmpl w:val="B49669D8"/>
    <w:lvl w:ilvl="0" w:tplc="CF323DC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A9569B"/>
    <w:multiLevelType w:val="hybridMultilevel"/>
    <w:tmpl w:val="20D29386"/>
    <w:lvl w:ilvl="0" w:tplc="AC4A0B62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2D7521C2"/>
    <w:multiLevelType w:val="hybridMultilevel"/>
    <w:tmpl w:val="E6981098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E361373"/>
    <w:multiLevelType w:val="multilevel"/>
    <w:tmpl w:val="D05294C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4ED2E2E"/>
    <w:multiLevelType w:val="hybridMultilevel"/>
    <w:tmpl w:val="7A1274DA"/>
    <w:lvl w:ilvl="0" w:tplc="6F9C49AA">
      <w:start w:val="1"/>
      <w:numFmt w:val="lowerRoman"/>
      <w:lvlText w:val="%1)"/>
      <w:lvlJc w:val="left"/>
      <w:pPr>
        <w:ind w:left="1080" w:hanging="720"/>
      </w:pPr>
      <w:rPr>
        <w:rFonts w:ascii="Times New Roman" w:eastAsiaTheme="minorHAnsi" w:hAnsi="Times New Roman" w:cstheme="minorBidi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E8D775D"/>
    <w:multiLevelType w:val="hybridMultilevel"/>
    <w:tmpl w:val="A6D249AE"/>
    <w:lvl w:ilvl="0" w:tplc="ED90377A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B13C27"/>
    <w:multiLevelType w:val="hybridMultilevel"/>
    <w:tmpl w:val="360CE2AE"/>
    <w:lvl w:ilvl="0" w:tplc="2ADA684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1" w15:restartNumberingAfterBreak="0">
    <w:nsid w:val="42D80DC5"/>
    <w:multiLevelType w:val="hybridMultilevel"/>
    <w:tmpl w:val="1BD8B132"/>
    <w:lvl w:ilvl="0" w:tplc="6E901E7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6446C71"/>
    <w:multiLevelType w:val="hybridMultilevel"/>
    <w:tmpl w:val="62A0ED60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6660452"/>
    <w:multiLevelType w:val="hybridMultilevel"/>
    <w:tmpl w:val="2468230A"/>
    <w:lvl w:ilvl="0" w:tplc="0C149CD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67258B6"/>
    <w:multiLevelType w:val="hybridMultilevel"/>
    <w:tmpl w:val="13A60664"/>
    <w:lvl w:ilvl="0" w:tplc="CEDEA17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6B7262B"/>
    <w:multiLevelType w:val="hybridMultilevel"/>
    <w:tmpl w:val="4EF20662"/>
    <w:lvl w:ilvl="0" w:tplc="4532142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BF52EDA"/>
    <w:multiLevelType w:val="hybridMultilevel"/>
    <w:tmpl w:val="5D002CDE"/>
    <w:lvl w:ilvl="0" w:tplc="AF8AF24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C9064DB"/>
    <w:multiLevelType w:val="hybridMultilevel"/>
    <w:tmpl w:val="ED1AADCE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4626F1F"/>
    <w:multiLevelType w:val="hybridMultilevel"/>
    <w:tmpl w:val="AAFAB51C"/>
    <w:lvl w:ilvl="0" w:tplc="D548EA0E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BA16AEE"/>
    <w:multiLevelType w:val="hybridMultilevel"/>
    <w:tmpl w:val="B99AE6FC"/>
    <w:lvl w:ilvl="0" w:tplc="D1344CD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0E4542E"/>
    <w:multiLevelType w:val="hybridMultilevel"/>
    <w:tmpl w:val="A296BC24"/>
    <w:lvl w:ilvl="0" w:tplc="6B5E830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1EE7B45"/>
    <w:multiLevelType w:val="hybridMultilevel"/>
    <w:tmpl w:val="E9C0F356"/>
    <w:lvl w:ilvl="0" w:tplc="5AC6FB8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D075216"/>
    <w:multiLevelType w:val="hybridMultilevel"/>
    <w:tmpl w:val="2CD07AF8"/>
    <w:lvl w:ilvl="0" w:tplc="7988F10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5"/>
  </w:num>
  <w:num w:numId="2" w16cid:durableId="1571186279">
    <w:abstractNumId w:val="20"/>
  </w:num>
  <w:num w:numId="3" w16cid:durableId="1710227943">
    <w:abstractNumId w:val="30"/>
  </w:num>
  <w:num w:numId="4" w16cid:durableId="627979992">
    <w:abstractNumId w:val="21"/>
  </w:num>
  <w:num w:numId="5" w16cid:durableId="1988126699">
    <w:abstractNumId w:val="16"/>
  </w:num>
  <w:num w:numId="6" w16cid:durableId="816217443">
    <w:abstractNumId w:val="25"/>
  </w:num>
  <w:num w:numId="7" w16cid:durableId="1488209667">
    <w:abstractNumId w:val="15"/>
  </w:num>
  <w:num w:numId="8" w16cid:durableId="330911997">
    <w:abstractNumId w:val="6"/>
  </w:num>
  <w:num w:numId="9" w16cid:durableId="1758401873">
    <w:abstractNumId w:val="0"/>
  </w:num>
  <w:num w:numId="10" w16cid:durableId="1944848181">
    <w:abstractNumId w:val="12"/>
  </w:num>
  <w:num w:numId="11" w16cid:durableId="168254492">
    <w:abstractNumId w:val="11"/>
  </w:num>
  <w:num w:numId="12" w16cid:durableId="1161854466">
    <w:abstractNumId w:val="0"/>
    <w:lvlOverride w:ilvl="0">
      <w:startOverride w:val="1"/>
    </w:lvlOverride>
  </w:num>
  <w:num w:numId="13" w16cid:durableId="179585945">
    <w:abstractNumId w:val="17"/>
  </w:num>
  <w:num w:numId="14" w16cid:durableId="1442871366">
    <w:abstractNumId w:val="13"/>
  </w:num>
  <w:num w:numId="15" w16cid:durableId="1517960439">
    <w:abstractNumId w:val="3"/>
  </w:num>
  <w:num w:numId="16" w16cid:durableId="1721395691">
    <w:abstractNumId w:val="1"/>
  </w:num>
  <w:num w:numId="17" w16cid:durableId="639114009">
    <w:abstractNumId w:val="4"/>
  </w:num>
  <w:num w:numId="18" w16cid:durableId="719592401">
    <w:abstractNumId w:val="28"/>
  </w:num>
  <w:num w:numId="19" w16cid:durableId="101730889">
    <w:abstractNumId w:val="23"/>
  </w:num>
  <w:num w:numId="20" w16cid:durableId="1793279833">
    <w:abstractNumId w:val="18"/>
  </w:num>
  <w:num w:numId="21" w16cid:durableId="129716992">
    <w:abstractNumId w:val="10"/>
  </w:num>
  <w:num w:numId="22" w16cid:durableId="129400164">
    <w:abstractNumId w:val="7"/>
  </w:num>
  <w:num w:numId="23" w16cid:durableId="583535547">
    <w:abstractNumId w:val="22"/>
  </w:num>
  <w:num w:numId="24" w16cid:durableId="1369064667">
    <w:abstractNumId w:val="32"/>
  </w:num>
  <w:num w:numId="25" w16cid:durableId="1500198282">
    <w:abstractNumId w:val="2"/>
  </w:num>
  <w:num w:numId="26" w16cid:durableId="1434474897">
    <w:abstractNumId w:val="24"/>
  </w:num>
  <w:num w:numId="27" w16cid:durableId="1263999114">
    <w:abstractNumId w:val="31"/>
  </w:num>
  <w:num w:numId="28" w16cid:durableId="248464337">
    <w:abstractNumId w:val="27"/>
  </w:num>
  <w:num w:numId="29" w16cid:durableId="737165458">
    <w:abstractNumId w:val="8"/>
  </w:num>
  <w:num w:numId="30" w16cid:durableId="1495416916">
    <w:abstractNumId w:val="9"/>
  </w:num>
  <w:num w:numId="31" w16cid:durableId="1425757917">
    <w:abstractNumId w:val="19"/>
  </w:num>
  <w:num w:numId="32" w16cid:durableId="423115805">
    <w:abstractNumId w:val="26"/>
  </w:num>
  <w:num w:numId="33" w16cid:durableId="1650475444">
    <w:abstractNumId w:val="29"/>
  </w:num>
  <w:num w:numId="34" w16cid:durableId="1919443399">
    <w:abstractNumId w:val="14"/>
  </w:num>
  <w:numIdMacAtCleanup w:val="1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142C"/>
    <w:rsid w:val="00001F42"/>
    <w:rsid w:val="00003631"/>
    <w:rsid w:val="00004707"/>
    <w:rsid w:val="00004E6E"/>
    <w:rsid w:val="00005327"/>
    <w:rsid w:val="00005D63"/>
    <w:rsid w:val="000074EF"/>
    <w:rsid w:val="00011471"/>
    <w:rsid w:val="00011656"/>
    <w:rsid w:val="00011706"/>
    <w:rsid w:val="00011A1B"/>
    <w:rsid w:val="00011A1E"/>
    <w:rsid w:val="000127C1"/>
    <w:rsid w:val="00012948"/>
    <w:rsid w:val="000162BE"/>
    <w:rsid w:val="00016B3D"/>
    <w:rsid w:val="00016E0A"/>
    <w:rsid w:val="00017108"/>
    <w:rsid w:val="0001752A"/>
    <w:rsid w:val="00017DFE"/>
    <w:rsid w:val="00020556"/>
    <w:rsid w:val="000215DC"/>
    <w:rsid w:val="00021997"/>
    <w:rsid w:val="000220D6"/>
    <w:rsid w:val="00023401"/>
    <w:rsid w:val="00023915"/>
    <w:rsid w:val="00024536"/>
    <w:rsid w:val="00025459"/>
    <w:rsid w:val="000258BB"/>
    <w:rsid w:val="000261C5"/>
    <w:rsid w:val="00026869"/>
    <w:rsid w:val="00026E6D"/>
    <w:rsid w:val="0002703A"/>
    <w:rsid w:val="00030605"/>
    <w:rsid w:val="00030701"/>
    <w:rsid w:val="000324C6"/>
    <w:rsid w:val="000345D3"/>
    <w:rsid w:val="000348EB"/>
    <w:rsid w:val="00034BF5"/>
    <w:rsid w:val="00034F5F"/>
    <w:rsid w:val="00034FEF"/>
    <w:rsid w:val="00035F6F"/>
    <w:rsid w:val="000365DC"/>
    <w:rsid w:val="00037412"/>
    <w:rsid w:val="00040B8A"/>
    <w:rsid w:val="00041452"/>
    <w:rsid w:val="00041EA7"/>
    <w:rsid w:val="00042541"/>
    <w:rsid w:val="00043AA4"/>
    <w:rsid w:val="00043AAC"/>
    <w:rsid w:val="00044FCB"/>
    <w:rsid w:val="00045F64"/>
    <w:rsid w:val="00046288"/>
    <w:rsid w:val="000466DE"/>
    <w:rsid w:val="00046DDD"/>
    <w:rsid w:val="000475D3"/>
    <w:rsid w:val="00050693"/>
    <w:rsid w:val="000506A5"/>
    <w:rsid w:val="00050867"/>
    <w:rsid w:val="000511B9"/>
    <w:rsid w:val="000518FF"/>
    <w:rsid w:val="00052325"/>
    <w:rsid w:val="00052655"/>
    <w:rsid w:val="00052AAE"/>
    <w:rsid w:val="00052B4B"/>
    <w:rsid w:val="0005316C"/>
    <w:rsid w:val="000531E1"/>
    <w:rsid w:val="000533EA"/>
    <w:rsid w:val="00053C84"/>
    <w:rsid w:val="00055997"/>
    <w:rsid w:val="00055DF7"/>
    <w:rsid w:val="0005602C"/>
    <w:rsid w:val="00056223"/>
    <w:rsid w:val="0005656F"/>
    <w:rsid w:val="000566DA"/>
    <w:rsid w:val="00056B80"/>
    <w:rsid w:val="000571BF"/>
    <w:rsid w:val="000579F4"/>
    <w:rsid w:val="00057E41"/>
    <w:rsid w:val="00057F22"/>
    <w:rsid w:val="00060168"/>
    <w:rsid w:val="00061CBB"/>
    <w:rsid w:val="00061F93"/>
    <w:rsid w:val="000627E2"/>
    <w:rsid w:val="00062A64"/>
    <w:rsid w:val="0006422D"/>
    <w:rsid w:val="00064731"/>
    <w:rsid w:val="00064948"/>
    <w:rsid w:val="00064DFC"/>
    <w:rsid w:val="00065193"/>
    <w:rsid w:val="00065CA3"/>
    <w:rsid w:val="000661EB"/>
    <w:rsid w:val="000664AF"/>
    <w:rsid w:val="00067217"/>
    <w:rsid w:val="000710E7"/>
    <w:rsid w:val="000714C9"/>
    <w:rsid w:val="00071C87"/>
    <w:rsid w:val="0007459B"/>
    <w:rsid w:val="00074752"/>
    <w:rsid w:val="00074A07"/>
    <w:rsid w:val="00074A88"/>
    <w:rsid w:val="00075AB4"/>
    <w:rsid w:val="00075C75"/>
    <w:rsid w:val="00077737"/>
    <w:rsid w:val="000806A3"/>
    <w:rsid w:val="00080840"/>
    <w:rsid w:val="00081B30"/>
    <w:rsid w:val="00081B7A"/>
    <w:rsid w:val="00082805"/>
    <w:rsid w:val="00082D9B"/>
    <w:rsid w:val="0008428D"/>
    <w:rsid w:val="00084FE1"/>
    <w:rsid w:val="00085D08"/>
    <w:rsid w:val="0008651F"/>
    <w:rsid w:val="00086776"/>
    <w:rsid w:val="00086E2E"/>
    <w:rsid w:val="00087F16"/>
    <w:rsid w:val="00090DEB"/>
    <w:rsid w:val="00091AD2"/>
    <w:rsid w:val="000940CA"/>
    <w:rsid w:val="000951DF"/>
    <w:rsid w:val="00097617"/>
    <w:rsid w:val="000A02E9"/>
    <w:rsid w:val="000A05F4"/>
    <w:rsid w:val="000A06B2"/>
    <w:rsid w:val="000A1428"/>
    <w:rsid w:val="000A333E"/>
    <w:rsid w:val="000A3D00"/>
    <w:rsid w:val="000A43A6"/>
    <w:rsid w:val="000A564D"/>
    <w:rsid w:val="000A69DC"/>
    <w:rsid w:val="000A7C02"/>
    <w:rsid w:val="000A7DCA"/>
    <w:rsid w:val="000A7F9B"/>
    <w:rsid w:val="000B0031"/>
    <w:rsid w:val="000B008E"/>
    <w:rsid w:val="000B0533"/>
    <w:rsid w:val="000B45B6"/>
    <w:rsid w:val="000B4786"/>
    <w:rsid w:val="000B4C2D"/>
    <w:rsid w:val="000B5AE8"/>
    <w:rsid w:val="000B5BB6"/>
    <w:rsid w:val="000B64A3"/>
    <w:rsid w:val="000B7759"/>
    <w:rsid w:val="000B7BC8"/>
    <w:rsid w:val="000B7C74"/>
    <w:rsid w:val="000C06CE"/>
    <w:rsid w:val="000C1FEE"/>
    <w:rsid w:val="000C26C9"/>
    <w:rsid w:val="000C2AA0"/>
    <w:rsid w:val="000C300B"/>
    <w:rsid w:val="000C31FC"/>
    <w:rsid w:val="000C3775"/>
    <w:rsid w:val="000C3FAE"/>
    <w:rsid w:val="000C5E34"/>
    <w:rsid w:val="000C5F7C"/>
    <w:rsid w:val="000C6325"/>
    <w:rsid w:val="000C6E59"/>
    <w:rsid w:val="000C743F"/>
    <w:rsid w:val="000C79AE"/>
    <w:rsid w:val="000D0962"/>
    <w:rsid w:val="000D1563"/>
    <w:rsid w:val="000D1E11"/>
    <w:rsid w:val="000D33AF"/>
    <w:rsid w:val="000D3E3E"/>
    <w:rsid w:val="000D3FA7"/>
    <w:rsid w:val="000D5A53"/>
    <w:rsid w:val="000D696D"/>
    <w:rsid w:val="000D7763"/>
    <w:rsid w:val="000D79A0"/>
    <w:rsid w:val="000E0567"/>
    <w:rsid w:val="000E074D"/>
    <w:rsid w:val="000E2CC7"/>
    <w:rsid w:val="000E32F7"/>
    <w:rsid w:val="000E3473"/>
    <w:rsid w:val="000E3882"/>
    <w:rsid w:val="000E3CA7"/>
    <w:rsid w:val="000E4DBC"/>
    <w:rsid w:val="000E4FFB"/>
    <w:rsid w:val="000E5094"/>
    <w:rsid w:val="000E5222"/>
    <w:rsid w:val="000E526A"/>
    <w:rsid w:val="000E53B6"/>
    <w:rsid w:val="000E5C63"/>
    <w:rsid w:val="000E5C69"/>
    <w:rsid w:val="000E5CCE"/>
    <w:rsid w:val="000E7458"/>
    <w:rsid w:val="000E771C"/>
    <w:rsid w:val="000F0100"/>
    <w:rsid w:val="000F05D3"/>
    <w:rsid w:val="000F1FF3"/>
    <w:rsid w:val="000F2FFD"/>
    <w:rsid w:val="000F48BD"/>
    <w:rsid w:val="000F4D65"/>
    <w:rsid w:val="000F5A59"/>
    <w:rsid w:val="000F647B"/>
    <w:rsid w:val="000F6681"/>
    <w:rsid w:val="000F6E67"/>
    <w:rsid w:val="000F77AF"/>
    <w:rsid w:val="000F7D60"/>
    <w:rsid w:val="00100B6F"/>
    <w:rsid w:val="00100F0F"/>
    <w:rsid w:val="001011F3"/>
    <w:rsid w:val="00101CF1"/>
    <w:rsid w:val="00101E9D"/>
    <w:rsid w:val="00102CDA"/>
    <w:rsid w:val="00103526"/>
    <w:rsid w:val="00104386"/>
    <w:rsid w:val="00104654"/>
    <w:rsid w:val="00104D71"/>
    <w:rsid w:val="00105567"/>
    <w:rsid w:val="001061ED"/>
    <w:rsid w:val="0010711B"/>
    <w:rsid w:val="00107545"/>
    <w:rsid w:val="00107A9E"/>
    <w:rsid w:val="00107C5F"/>
    <w:rsid w:val="00107D04"/>
    <w:rsid w:val="00111A08"/>
    <w:rsid w:val="0011236C"/>
    <w:rsid w:val="00113088"/>
    <w:rsid w:val="0011362D"/>
    <w:rsid w:val="00114DBA"/>
    <w:rsid w:val="00115274"/>
    <w:rsid w:val="001159CB"/>
    <w:rsid w:val="00115C6E"/>
    <w:rsid w:val="00115DF9"/>
    <w:rsid w:val="00120A3B"/>
    <w:rsid w:val="00120CA9"/>
    <w:rsid w:val="00122122"/>
    <w:rsid w:val="0012415F"/>
    <w:rsid w:val="001242D8"/>
    <w:rsid w:val="00124CDE"/>
    <w:rsid w:val="001250C9"/>
    <w:rsid w:val="001252D5"/>
    <w:rsid w:val="001259C2"/>
    <w:rsid w:val="00125CAD"/>
    <w:rsid w:val="00126729"/>
    <w:rsid w:val="00126FC0"/>
    <w:rsid w:val="001275A6"/>
    <w:rsid w:val="0013068C"/>
    <w:rsid w:val="00130A08"/>
    <w:rsid w:val="00131559"/>
    <w:rsid w:val="001318DA"/>
    <w:rsid w:val="00133003"/>
    <w:rsid w:val="00134305"/>
    <w:rsid w:val="0013588D"/>
    <w:rsid w:val="001360A0"/>
    <w:rsid w:val="001363CA"/>
    <w:rsid w:val="00137E3C"/>
    <w:rsid w:val="00140F8E"/>
    <w:rsid w:val="00140FA2"/>
    <w:rsid w:val="0014185C"/>
    <w:rsid w:val="001420DB"/>
    <w:rsid w:val="0014415C"/>
    <w:rsid w:val="0014483D"/>
    <w:rsid w:val="00145063"/>
    <w:rsid w:val="00145508"/>
    <w:rsid w:val="001465FC"/>
    <w:rsid w:val="00146624"/>
    <w:rsid w:val="0014780E"/>
    <w:rsid w:val="0015096A"/>
    <w:rsid w:val="00150E43"/>
    <w:rsid w:val="00150E5A"/>
    <w:rsid w:val="00151874"/>
    <w:rsid w:val="001523B8"/>
    <w:rsid w:val="00153463"/>
    <w:rsid w:val="00153875"/>
    <w:rsid w:val="00153DE8"/>
    <w:rsid w:val="00154051"/>
    <w:rsid w:val="001542BC"/>
    <w:rsid w:val="001551CE"/>
    <w:rsid w:val="00155E1C"/>
    <w:rsid w:val="001566EB"/>
    <w:rsid w:val="00156DAD"/>
    <w:rsid w:val="00157659"/>
    <w:rsid w:val="001576F0"/>
    <w:rsid w:val="00160F49"/>
    <w:rsid w:val="001619CE"/>
    <w:rsid w:val="00161E19"/>
    <w:rsid w:val="001620AC"/>
    <w:rsid w:val="00164E76"/>
    <w:rsid w:val="00166127"/>
    <w:rsid w:val="0016636F"/>
    <w:rsid w:val="001668C8"/>
    <w:rsid w:val="0016791F"/>
    <w:rsid w:val="00170026"/>
    <w:rsid w:val="00170A03"/>
    <w:rsid w:val="00170BD0"/>
    <w:rsid w:val="00171F02"/>
    <w:rsid w:val="00174112"/>
    <w:rsid w:val="001741DC"/>
    <w:rsid w:val="00176318"/>
    <w:rsid w:val="00176CED"/>
    <w:rsid w:val="001775BD"/>
    <w:rsid w:val="00177BDE"/>
    <w:rsid w:val="001801CB"/>
    <w:rsid w:val="001802E0"/>
    <w:rsid w:val="00180B71"/>
    <w:rsid w:val="00181349"/>
    <w:rsid w:val="00185A91"/>
    <w:rsid w:val="00186063"/>
    <w:rsid w:val="00186BEC"/>
    <w:rsid w:val="00186BF6"/>
    <w:rsid w:val="00190288"/>
    <w:rsid w:val="00190F32"/>
    <w:rsid w:val="001934FA"/>
    <w:rsid w:val="00193BBD"/>
    <w:rsid w:val="001943EC"/>
    <w:rsid w:val="00196A9C"/>
    <w:rsid w:val="00197820"/>
    <w:rsid w:val="00197944"/>
    <w:rsid w:val="00197B5F"/>
    <w:rsid w:val="00197C1F"/>
    <w:rsid w:val="001A01A5"/>
    <w:rsid w:val="001A04FD"/>
    <w:rsid w:val="001A0614"/>
    <w:rsid w:val="001A10D9"/>
    <w:rsid w:val="001A22AC"/>
    <w:rsid w:val="001A2374"/>
    <w:rsid w:val="001A2906"/>
    <w:rsid w:val="001A2C91"/>
    <w:rsid w:val="001A353F"/>
    <w:rsid w:val="001A4A32"/>
    <w:rsid w:val="001A6323"/>
    <w:rsid w:val="001B0353"/>
    <w:rsid w:val="001B1357"/>
    <w:rsid w:val="001B1A98"/>
    <w:rsid w:val="001B1BB1"/>
    <w:rsid w:val="001B1E2D"/>
    <w:rsid w:val="001B2149"/>
    <w:rsid w:val="001B26F0"/>
    <w:rsid w:val="001B3ACD"/>
    <w:rsid w:val="001B415C"/>
    <w:rsid w:val="001B46EA"/>
    <w:rsid w:val="001B5159"/>
    <w:rsid w:val="001B5DD2"/>
    <w:rsid w:val="001B6A17"/>
    <w:rsid w:val="001B7E44"/>
    <w:rsid w:val="001C08A5"/>
    <w:rsid w:val="001C0CAE"/>
    <w:rsid w:val="001C0F9F"/>
    <w:rsid w:val="001C113E"/>
    <w:rsid w:val="001C12BF"/>
    <w:rsid w:val="001C20DC"/>
    <w:rsid w:val="001C325D"/>
    <w:rsid w:val="001C3F6B"/>
    <w:rsid w:val="001C4E84"/>
    <w:rsid w:val="001C4F4B"/>
    <w:rsid w:val="001C52B3"/>
    <w:rsid w:val="001C6308"/>
    <w:rsid w:val="001C63BF"/>
    <w:rsid w:val="001C6A97"/>
    <w:rsid w:val="001C6CAE"/>
    <w:rsid w:val="001C7115"/>
    <w:rsid w:val="001C75AF"/>
    <w:rsid w:val="001C7C4E"/>
    <w:rsid w:val="001C7D45"/>
    <w:rsid w:val="001C7E12"/>
    <w:rsid w:val="001D0896"/>
    <w:rsid w:val="001D0A06"/>
    <w:rsid w:val="001D0AFA"/>
    <w:rsid w:val="001D1123"/>
    <w:rsid w:val="001D325E"/>
    <w:rsid w:val="001D3C37"/>
    <w:rsid w:val="001D534D"/>
    <w:rsid w:val="001D5903"/>
    <w:rsid w:val="001D6266"/>
    <w:rsid w:val="001D65A6"/>
    <w:rsid w:val="001D6BC9"/>
    <w:rsid w:val="001D7F65"/>
    <w:rsid w:val="001E097E"/>
    <w:rsid w:val="001E0D06"/>
    <w:rsid w:val="001E296D"/>
    <w:rsid w:val="001E2B7D"/>
    <w:rsid w:val="001E41B0"/>
    <w:rsid w:val="001E561E"/>
    <w:rsid w:val="001E5B4C"/>
    <w:rsid w:val="001E5EA3"/>
    <w:rsid w:val="001E5EB5"/>
    <w:rsid w:val="001E6140"/>
    <w:rsid w:val="001E6210"/>
    <w:rsid w:val="001E6B69"/>
    <w:rsid w:val="001E7CF0"/>
    <w:rsid w:val="001F06C0"/>
    <w:rsid w:val="001F152E"/>
    <w:rsid w:val="001F3104"/>
    <w:rsid w:val="001F3572"/>
    <w:rsid w:val="001F3EAB"/>
    <w:rsid w:val="001F4021"/>
    <w:rsid w:val="001F40FF"/>
    <w:rsid w:val="001F500B"/>
    <w:rsid w:val="001F51A8"/>
    <w:rsid w:val="001F5802"/>
    <w:rsid w:val="001F589C"/>
    <w:rsid w:val="001F5B88"/>
    <w:rsid w:val="001F66A3"/>
    <w:rsid w:val="001F67CC"/>
    <w:rsid w:val="001F6DF5"/>
    <w:rsid w:val="001F72B7"/>
    <w:rsid w:val="002004A2"/>
    <w:rsid w:val="00200E5E"/>
    <w:rsid w:val="002015A6"/>
    <w:rsid w:val="00201E02"/>
    <w:rsid w:val="00202163"/>
    <w:rsid w:val="00204401"/>
    <w:rsid w:val="00205B6D"/>
    <w:rsid w:val="0020670B"/>
    <w:rsid w:val="00206E40"/>
    <w:rsid w:val="00207412"/>
    <w:rsid w:val="00207D7F"/>
    <w:rsid w:val="00211320"/>
    <w:rsid w:val="00212607"/>
    <w:rsid w:val="0021315A"/>
    <w:rsid w:val="00213A45"/>
    <w:rsid w:val="00213E27"/>
    <w:rsid w:val="00215B27"/>
    <w:rsid w:val="00215DFB"/>
    <w:rsid w:val="0021601A"/>
    <w:rsid w:val="00216748"/>
    <w:rsid w:val="002170B1"/>
    <w:rsid w:val="00217167"/>
    <w:rsid w:val="00221B31"/>
    <w:rsid w:val="0022423E"/>
    <w:rsid w:val="0022482F"/>
    <w:rsid w:val="00224D63"/>
    <w:rsid w:val="00224DA0"/>
    <w:rsid w:val="00226387"/>
    <w:rsid w:val="00227830"/>
    <w:rsid w:val="00227D1D"/>
    <w:rsid w:val="002302A0"/>
    <w:rsid w:val="002302F0"/>
    <w:rsid w:val="00230A43"/>
    <w:rsid w:val="00231616"/>
    <w:rsid w:val="00232AF6"/>
    <w:rsid w:val="00232C7B"/>
    <w:rsid w:val="00234B12"/>
    <w:rsid w:val="00234EFE"/>
    <w:rsid w:val="002355B9"/>
    <w:rsid w:val="00235EA7"/>
    <w:rsid w:val="00236550"/>
    <w:rsid w:val="00236899"/>
    <w:rsid w:val="00236C28"/>
    <w:rsid w:val="0024048C"/>
    <w:rsid w:val="002416E8"/>
    <w:rsid w:val="0024253C"/>
    <w:rsid w:val="00242DD8"/>
    <w:rsid w:val="00242E4C"/>
    <w:rsid w:val="002444F1"/>
    <w:rsid w:val="00244AFB"/>
    <w:rsid w:val="00244FF8"/>
    <w:rsid w:val="0024564E"/>
    <w:rsid w:val="0024582B"/>
    <w:rsid w:val="00247B00"/>
    <w:rsid w:val="00247C20"/>
    <w:rsid w:val="00250CCF"/>
    <w:rsid w:val="00251AD2"/>
    <w:rsid w:val="0025296E"/>
    <w:rsid w:val="00253875"/>
    <w:rsid w:val="00253F73"/>
    <w:rsid w:val="00254B34"/>
    <w:rsid w:val="00254BA6"/>
    <w:rsid w:val="00256936"/>
    <w:rsid w:val="00256C2E"/>
    <w:rsid w:val="002572E2"/>
    <w:rsid w:val="00257C1D"/>
    <w:rsid w:val="0026006F"/>
    <w:rsid w:val="002603CB"/>
    <w:rsid w:val="002609B3"/>
    <w:rsid w:val="00260FCD"/>
    <w:rsid w:val="002610C8"/>
    <w:rsid w:val="00262BC4"/>
    <w:rsid w:val="00262E56"/>
    <w:rsid w:val="00264268"/>
    <w:rsid w:val="00265245"/>
    <w:rsid w:val="002657E2"/>
    <w:rsid w:val="0026587D"/>
    <w:rsid w:val="00265D9D"/>
    <w:rsid w:val="00267BDB"/>
    <w:rsid w:val="00267DCB"/>
    <w:rsid w:val="00270767"/>
    <w:rsid w:val="002708B2"/>
    <w:rsid w:val="00270C09"/>
    <w:rsid w:val="00270CFE"/>
    <w:rsid w:val="002719D3"/>
    <w:rsid w:val="002719DF"/>
    <w:rsid w:val="00271B81"/>
    <w:rsid w:val="002731CA"/>
    <w:rsid w:val="00273B77"/>
    <w:rsid w:val="00273BB4"/>
    <w:rsid w:val="00274153"/>
    <w:rsid w:val="002777E9"/>
    <w:rsid w:val="00277EB4"/>
    <w:rsid w:val="0028001C"/>
    <w:rsid w:val="00280234"/>
    <w:rsid w:val="00280B5B"/>
    <w:rsid w:val="00280F98"/>
    <w:rsid w:val="00281229"/>
    <w:rsid w:val="00281B9B"/>
    <w:rsid w:val="00281D85"/>
    <w:rsid w:val="00282973"/>
    <w:rsid w:val="00282A82"/>
    <w:rsid w:val="00282EB2"/>
    <w:rsid w:val="002843F4"/>
    <w:rsid w:val="00284819"/>
    <w:rsid w:val="00284F87"/>
    <w:rsid w:val="0028549A"/>
    <w:rsid w:val="00286095"/>
    <w:rsid w:val="002877E1"/>
    <w:rsid w:val="002917C0"/>
    <w:rsid w:val="00292B57"/>
    <w:rsid w:val="00293381"/>
    <w:rsid w:val="00293947"/>
    <w:rsid w:val="002953F8"/>
    <w:rsid w:val="002957F7"/>
    <w:rsid w:val="002969FC"/>
    <w:rsid w:val="002976CD"/>
    <w:rsid w:val="002A0DC8"/>
    <w:rsid w:val="002A19C0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A5BB9"/>
    <w:rsid w:val="002A62E9"/>
    <w:rsid w:val="002A6673"/>
    <w:rsid w:val="002A6AFA"/>
    <w:rsid w:val="002A7924"/>
    <w:rsid w:val="002B0279"/>
    <w:rsid w:val="002B08F6"/>
    <w:rsid w:val="002B24CF"/>
    <w:rsid w:val="002B259F"/>
    <w:rsid w:val="002B2770"/>
    <w:rsid w:val="002B2EA4"/>
    <w:rsid w:val="002B3198"/>
    <w:rsid w:val="002B3550"/>
    <w:rsid w:val="002B4142"/>
    <w:rsid w:val="002B4D82"/>
    <w:rsid w:val="002B7546"/>
    <w:rsid w:val="002B7812"/>
    <w:rsid w:val="002C0000"/>
    <w:rsid w:val="002C0D76"/>
    <w:rsid w:val="002C1224"/>
    <w:rsid w:val="002C1FF2"/>
    <w:rsid w:val="002C28B4"/>
    <w:rsid w:val="002C2F02"/>
    <w:rsid w:val="002C30FD"/>
    <w:rsid w:val="002C3794"/>
    <w:rsid w:val="002C37B5"/>
    <w:rsid w:val="002C3EE4"/>
    <w:rsid w:val="002C415E"/>
    <w:rsid w:val="002C44D6"/>
    <w:rsid w:val="002C4DBC"/>
    <w:rsid w:val="002C582A"/>
    <w:rsid w:val="002C6A04"/>
    <w:rsid w:val="002D03BC"/>
    <w:rsid w:val="002D06E4"/>
    <w:rsid w:val="002D1745"/>
    <w:rsid w:val="002D1778"/>
    <w:rsid w:val="002D1A41"/>
    <w:rsid w:val="002D1B3B"/>
    <w:rsid w:val="002D228F"/>
    <w:rsid w:val="002D2A49"/>
    <w:rsid w:val="002D2FAE"/>
    <w:rsid w:val="002D30FC"/>
    <w:rsid w:val="002D31B9"/>
    <w:rsid w:val="002D3593"/>
    <w:rsid w:val="002D3FBE"/>
    <w:rsid w:val="002D4038"/>
    <w:rsid w:val="002D53B7"/>
    <w:rsid w:val="002D55B0"/>
    <w:rsid w:val="002D59EF"/>
    <w:rsid w:val="002D643F"/>
    <w:rsid w:val="002D6F9F"/>
    <w:rsid w:val="002D7884"/>
    <w:rsid w:val="002D7BE7"/>
    <w:rsid w:val="002E0C5D"/>
    <w:rsid w:val="002E0EA1"/>
    <w:rsid w:val="002E22C3"/>
    <w:rsid w:val="002E25B3"/>
    <w:rsid w:val="002E3AF1"/>
    <w:rsid w:val="002E40CD"/>
    <w:rsid w:val="002E42BC"/>
    <w:rsid w:val="002E5B57"/>
    <w:rsid w:val="002E5B9B"/>
    <w:rsid w:val="002E5C8E"/>
    <w:rsid w:val="002E644D"/>
    <w:rsid w:val="002E6455"/>
    <w:rsid w:val="002E782D"/>
    <w:rsid w:val="002E7C2B"/>
    <w:rsid w:val="002E7C40"/>
    <w:rsid w:val="002F0564"/>
    <w:rsid w:val="002F0A17"/>
    <w:rsid w:val="002F0B9B"/>
    <w:rsid w:val="002F0F21"/>
    <w:rsid w:val="002F1448"/>
    <w:rsid w:val="002F15E7"/>
    <w:rsid w:val="002F18A2"/>
    <w:rsid w:val="002F2573"/>
    <w:rsid w:val="002F608A"/>
    <w:rsid w:val="00300147"/>
    <w:rsid w:val="00301AA2"/>
    <w:rsid w:val="00302272"/>
    <w:rsid w:val="00302324"/>
    <w:rsid w:val="003030C6"/>
    <w:rsid w:val="00303504"/>
    <w:rsid w:val="003039AD"/>
    <w:rsid w:val="00303C29"/>
    <w:rsid w:val="00304948"/>
    <w:rsid w:val="00306C77"/>
    <w:rsid w:val="003072BA"/>
    <w:rsid w:val="003076DC"/>
    <w:rsid w:val="00307E9F"/>
    <w:rsid w:val="003100ED"/>
    <w:rsid w:val="00312340"/>
    <w:rsid w:val="00312529"/>
    <w:rsid w:val="003129AE"/>
    <w:rsid w:val="003129DF"/>
    <w:rsid w:val="00312C2B"/>
    <w:rsid w:val="00312CED"/>
    <w:rsid w:val="003130D1"/>
    <w:rsid w:val="00315585"/>
    <w:rsid w:val="00315DEC"/>
    <w:rsid w:val="0031741B"/>
    <w:rsid w:val="00317484"/>
    <w:rsid w:val="00320409"/>
    <w:rsid w:val="003218FD"/>
    <w:rsid w:val="0032280A"/>
    <w:rsid w:val="00323916"/>
    <w:rsid w:val="00324C94"/>
    <w:rsid w:val="00326BF9"/>
    <w:rsid w:val="0032778F"/>
    <w:rsid w:val="0033024E"/>
    <w:rsid w:val="003303EB"/>
    <w:rsid w:val="0033125E"/>
    <w:rsid w:val="00331936"/>
    <w:rsid w:val="00332A8C"/>
    <w:rsid w:val="003333E7"/>
    <w:rsid w:val="00333CE7"/>
    <w:rsid w:val="0033425F"/>
    <w:rsid w:val="003353E5"/>
    <w:rsid w:val="00335594"/>
    <w:rsid w:val="00336D4A"/>
    <w:rsid w:val="00337FD0"/>
    <w:rsid w:val="00340DBD"/>
    <w:rsid w:val="00342185"/>
    <w:rsid w:val="003421E7"/>
    <w:rsid w:val="003422A4"/>
    <w:rsid w:val="00344A7A"/>
    <w:rsid w:val="003455CB"/>
    <w:rsid w:val="00345694"/>
    <w:rsid w:val="00345A34"/>
    <w:rsid w:val="00346527"/>
    <w:rsid w:val="003466A5"/>
    <w:rsid w:val="003479F4"/>
    <w:rsid w:val="00347EC6"/>
    <w:rsid w:val="0035025A"/>
    <w:rsid w:val="00350534"/>
    <w:rsid w:val="0035108D"/>
    <w:rsid w:val="0035153D"/>
    <w:rsid w:val="003516F6"/>
    <w:rsid w:val="00351A20"/>
    <w:rsid w:val="00355CD7"/>
    <w:rsid w:val="00355CFE"/>
    <w:rsid w:val="00356444"/>
    <w:rsid w:val="00356D5B"/>
    <w:rsid w:val="003574F5"/>
    <w:rsid w:val="0035783F"/>
    <w:rsid w:val="00357C79"/>
    <w:rsid w:val="00360E27"/>
    <w:rsid w:val="00361BDF"/>
    <w:rsid w:val="00363D39"/>
    <w:rsid w:val="003645B9"/>
    <w:rsid w:val="00365E5B"/>
    <w:rsid w:val="00366238"/>
    <w:rsid w:val="0036646D"/>
    <w:rsid w:val="00366BB7"/>
    <w:rsid w:val="003671B0"/>
    <w:rsid w:val="00367D56"/>
    <w:rsid w:val="00367DA4"/>
    <w:rsid w:val="00371317"/>
    <w:rsid w:val="00371AC4"/>
    <w:rsid w:val="003727BA"/>
    <w:rsid w:val="0037332A"/>
    <w:rsid w:val="00373498"/>
    <w:rsid w:val="00373837"/>
    <w:rsid w:val="00373AD8"/>
    <w:rsid w:val="00373E60"/>
    <w:rsid w:val="00374125"/>
    <w:rsid w:val="0037439C"/>
    <w:rsid w:val="00376271"/>
    <w:rsid w:val="0037634A"/>
    <w:rsid w:val="003771A8"/>
    <w:rsid w:val="00377922"/>
    <w:rsid w:val="003809DD"/>
    <w:rsid w:val="00380CA9"/>
    <w:rsid w:val="00380F39"/>
    <w:rsid w:val="00381387"/>
    <w:rsid w:val="00381B92"/>
    <w:rsid w:val="00381D36"/>
    <w:rsid w:val="0038219A"/>
    <w:rsid w:val="00382258"/>
    <w:rsid w:val="00383199"/>
    <w:rsid w:val="00383953"/>
    <w:rsid w:val="00384435"/>
    <w:rsid w:val="00385FCC"/>
    <w:rsid w:val="003874D9"/>
    <w:rsid w:val="003910E9"/>
    <w:rsid w:val="003912B8"/>
    <w:rsid w:val="003915A9"/>
    <w:rsid w:val="003915B6"/>
    <w:rsid w:val="0039231E"/>
    <w:rsid w:val="003925A8"/>
    <w:rsid w:val="003925D9"/>
    <w:rsid w:val="0039273D"/>
    <w:rsid w:val="00392744"/>
    <w:rsid w:val="00393497"/>
    <w:rsid w:val="0039487D"/>
    <w:rsid w:val="00395D9B"/>
    <w:rsid w:val="00396433"/>
    <w:rsid w:val="00396669"/>
    <w:rsid w:val="00397A36"/>
    <w:rsid w:val="00397CFC"/>
    <w:rsid w:val="003A0E80"/>
    <w:rsid w:val="003A242D"/>
    <w:rsid w:val="003A24EB"/>
    <w:rsid w:val="003A2AD3"/>
    <w:rsid w:val="003A2E44"/>
    <w:rsid w:val="003A2F7E"/>
    <w:rsid w:val="003A3B31"/>
    <w:rsid w:val="003A40D7"/>
    <w:rsid w:val="003A418B"/>
    <w:rsid w:val="003A5C81"/>
    <w:rsid w:val="003A72F3"/>
    <w:rsid w:val="003A7424"/>
    <w:rsid w:val="003A7724"/>
    <w:rsid w:val="003B05FE"/>
    <w:rsid w:val="003B1E98"/>
    <w:rsid w:val="003B2A63"/>
    <w:rsid w:val="003B306B"/>
    <w:rsid w:val="003B346A"/>
    <w:rsid w:val="003B3492"/>
    <w:rsid w:val="003B40F3"/>
    <w:rsid w:val="003B4450"/>
    <w:rsid w:val="003B445E"/>
    <w:rsid w:val="003B5882"/>
    <w:rsid w:val="003B634D"/>
    <w:rsid w:val="003B697C"/>
    <w:rsid w:val="003B6AFC"/>
    <w:rsid w:val="003B6F21"/>
    <w:rsid w:val="003B72E1"/>
    <w:rsid w:val="003C08F2"/>
    <w:rsid w:val="003C0CFE"/>
    <w:rsid w:val="003C1303"/>
    <w:rsid w:val="003C1593"/>
    <w:rsid w:val="003C15F9"/>
    <w:rsid w:val="003C2658"/>
    <w:rsid w:val="003C29B5"/>
    <w:rsid w:val="003C2C77"/>
    <w:rsid w:val="003C34B8"/>
    <w:rsid w:val="003C36D7"/>
    <w:rsid w:val="003C4025"/>
    <w:rsid w:val="003C57A6"/>
    <w:rsid w:val="003C5E92"/>
    <w:rsid w:val="003C6951"/>
    <w:rsid w:val="003C6ED6"/>
    <w:rsid w:val="003C71DA"/>
    <w:rsid w:val="003C75B5"/>
    <w:rsid w:val="003C7624"/>
    <w:rsid w:val="003C76DE"/>
    <w:rsid w:val="003D01EE"/>
    <w:rsid w:val="003D0245"/>
    <w:rsid w:val="003D2B42"/>
    <w:rsid w:val="003D2FEE"/>
    <w:rsid w:val="003D4D0C"/>
    <w:rsid w:val="003D58E7"/>
    <w:rsid w:val="003D64F1"/>
    <w:rsid w:val="003D704F"/>
    <w:rsid w:val="003D7DB7"/>
    <w:rsid w:val="003E0A71"/>
    <w:rsid w:val="003E0C9A"/>
    <w:rsid w:val="003E1DDD"/>
    <w:rsid w:val="003E28C9"/>
    <w:rsid w:val="003E2FAD"/>
    <w:rsid w:val="003E3523"/>
    <w:rsid w:val="003E470D"/>
    <w:rsid w:val="003E4AF0"/>
    <w:rsid w:val="003E5E5F"/>
    <w:rsid w:val="003E6259"/>
    <w:rsid w:val="003E70A8"/>
    <w:rsid w:val="003E764F"/>
    <w:rsid w:val="003E7753"/>
    <w:rsid w:val="003E78FC"/>
    <w:rsid w:val="003F2B18"/>
    <w:rsid w:val="003F301E"/>
    <w:rsid w:val="003F4422"/>
    <w:rsid w:val="003F4497"/>
    <w:rsid w:val="003F471D"/>
    <w:rsid w:val="003F5F5C"/>
    <w:rsid w:val="003F60A0"/>
    <w:rsid w:val="003F63E3"/>
    <w:rsid w:val="003F6999"/>
    <w:rsid w:val="003F70E7"/>
    <w:rsid w:val="003F77F8"/>
    <w:rsid w:val="003F7A7D"/>
    <w:rsid w:val="004003A7"/>
    <w:rsid w:val="00400918"/>
    <w:rsid w:val="0040094F"/>
    <w:rsid w:val="00400A30"/>
    <w:rsid w:val="0040186B"/>
    <w:rsid w:val="00402B91"/>
    <w:rsid w:val="00402D9D"/>
    <w:rsid w:val="004071E0"/>
    <w:rsid w:val="00407D3F"/>
    <w:rsid w:val="00410026"/>
    <w:rsid w:val="00411E2A"/>
    <w:rsid w:val="00411F08"/>
    <w:rsid w:val="00412217"/>
    <w:rsid w:val="004124B6"/>
    <w:rsid w:val="004130A9"/>
    <w:rsid w:val="004132B5"/>
    <w:rsid w:val="00413E31"/>
    <w:rsid w:val="004147C1"/>
    <w:rsid w:val="00415F4B"/>
    <w:rsid w:val="00420181"/>
    <w:rsid w:val="004201C9"/>
    <w:rsid w:val="00421106"/>
    <w:rsid w:val="00421B71"/>
    <w:rsid w:val="0042212C"/>
    <w:rsid w:val="004224EF"/>
    <w:rsid w:val="00423204"/>
    <w:rsid w:val="00423721"/>
    <w:rsid w:val="00423DBC"/>
    <w:rsid w:val="004248C6"/>
    <w:rsid w:val="00425F6C"/>
    <w:rsid w:val="0043074D"/>
    <w:rsid w:val="0043089D"/>
    <w:rsid w:val="00430E97"/>
    <w:rsid w:val="0043123C"/>
    <w:rsid w:val="0043248F"/>
    <w:rsid w:val="004336E4"/>
    <w:rsid w:val="00433C46"/>
    <w:rsid w:val="00434FA8"/>
    <w:rsid w:val="00436356"/>
    <w:rsid w:val="0043730A"/>
    <w:rsid w:val="00437AFF"/>
    <w:rsid w:val="00440662"/>
    <w:rsid w:val="004409F0"/>
    <w:rsid w:val="00440C96"/>
    <w:rsid w:val="004411A6"/>
    <w:rsid w:val="0044163A"/>
    <w:rsid w:val="00441FA8"/>
    <w:rsid w:val="00442CB7"/>
    <w:rsid w:val="00443907"/>
    <w:rsid w:val="00443DC2"/>
    <w:rsid w:val="00443F93"/>
    <w:rsid w:val="00444235"/>
    <w:rsid w:val="0044464F"/>
    <w:rsid w:val="004449A3"/>
    <w:rsid w:val="00444DF1"/>
    <w:rsid w:val="004457E9"/>
    <w:rsid w:val="00445CCF"/>
    <w:rsid w:val="004467CE"/>
    <w:rsid w:val="00450A91"/>
    <w:rsid w:val="004518F5"/>
    <w:rsid w:val="004536F1"/>
    <w:rsid w:val="004537F1"/>
    <w:rsid w:val="004538CE"/>
    <w:rsid w:val="004543DC"/>
    <w:rsid w:val="004549F3"/>
    <w:rsid w:val="0045563D"/>
    <w:rsid w:val="00455846"/>
    <w:rsid w:val="00457FA4"/>
    <w:rsid w:val="00460DC9"/>
    <w:rsid w:val="00460FBD"/>
    <w:rsid w:val="00461B60"/>
    <w:rsid w:val="004625B2"/>
    <w:rsid w:val="0046265C"/>
    <w:rsid w:val="00462836"/>
    <w:rsid w:val="0046324F"/>
    <w:rsid w:val="00463555"/>
    <w:rsid w:val="00463B02"/>
    <w:rsid w:val="00463BFC"/>
    <w:rsid w:val="00463D47"/>
    <w:rsid w:val="0046665F"/>
    <w:rsid w:val="0046772A"/>
    <w:rsid w:val="00470529"/>
    <w:rsid w:val="00470DC5"/>
    <w:rsid w:val="004714D0"/>
    <w:rsid w:val="00471F37"/>
    <w:rsid w:val="00472E2E"/>
    <w:rsid w:val="00472F73"/>
    <w:rsid w:val="00473411"/>
    <w:rsid w:val="0047385C"/>
    <w:rsid w:val="00473F88"/>
    <w:rsid w:val="00475956"/>
    <w:rsid w:val="004765C2"/>
    <w:rsid w:val="00476DBC"/>
    <w:rsid w:val="00480933"/>
    <w:rsid w:val="00481C18"/>
    <w:rsid w:val="004822B7"/>
    <w:rsid w:val="004826E1"/>
    <w:rsid w:val="004831A4"/>
    <w:rsid w:val="00483317"/>
    <w:rsid w:val="00484531"/>
    <w:rsid w:val="004853B8"/>
    <w:rsid w:val="00485CE2"/>
    <w:rsid w:val="004862D8"/>
    <w:rsid w:val="004862E1"/>
    <w:rsid w:val="00486D44"/>
    <w:rsid w:val="00487B4B"/>
    <w:rsid w:val="00487DAF"/>
    <w:rsid w:val="004915E2"/>
    <w:rsid w:val="0049162F"/>
    <w:rsid w:val="0049179A"/>
    <w:rsid w:val="004936C7"/>
    <w:rsid w:val="00493B4D"/>
    <w:rsid w:val="00493FAD"/>
    <w:rsid w:val="00494AF6"/>
    <w:rsid w:val="0049552D"/>
    <w:rsid w:val="00495E8F"/>
    <w:rsid w:val="004960CD"/>
    <w:rsid w:val="004A2134"/>
    <w:rsid w:val="004A29E2"/>
    <w:rsid w:val="004A327B"/>
    <w:rsid w:val="004A3E3F"/>
    <w:rsid w:val="004A53C6"/>
    <w:rsid w:val="004A562B"/>
    <w:rsid w:val="004A5EAF"/>
    <w:rsid w:val="004A6738"/>
    <w:rsid w:val="004A764D"/>
    <w:rsid w:val="004B0EDF"/>
    <w:rsid w:val="004B1792"/>
    <w:rsid w:val="004B31D0"/>
    <w:rsid w:val="004B3A83"/>
    <w:rsid w:val="004B452B"/>
    <w:rsid w:val="004B462C"/>
    <w:rsid w:val="004B4F52"/>
    <w:rsid w:val="004B5222"/>
    <w:rsid w:val="004B5441"/>
    <w:rsid w:val="004B56C9"/>
    <w:rsid w:val="004B5A05"/>
    <w:rsid w:val="004B5D56"/>
    <w:rsid w:val="004B5D61"/>
    <w:rsid w:val="004B5FC9"/>
    <w:rsid w:val="004B5FCF"/>
    <w:rsid w:val="004B6425"/>
    <w:rsid w:val="004C0A19"/>
    <w:rsid w:val="004C2029"/>
    <w:rsid w:val="004C2403"/>
    <w:rsid w:val="004C2845"/>
    <w:rsid w:val="004C30A2"/>
    <w:rsid w:val="004C32D3"/>
    <w:rsid w:val="004C3349"/>
    <w:rsid w:val="004C3B14"/>
    <w:rsid w:val="004C3B1E"/>
    <w:rsid w:val="004C3B7F"/>
    <w:rsid w:val="004C4EE2"/>
    <w:rsid w:val="004C57B2"/>
    <w:rsid w:val="004C72A1"/>
    <w:rsid w:val="004D0939"/>
    <w:rsid w:val="004D0A93"/>
    <w:rsid w:val="004D18E1"/>
    <w:rsid w:val="004D212A"/>
    <w:rsid w:val="004D3BAB"/>
    <w:rsid w:val="004D5650"/>
    <w:rsid w:val="004D60A7"/>
    <w:rsid w:val="004D7E2C"/>
    <w:rsid w:val="004D7EDB"/>
    <w:rsid w:val="004E079C"/>
    <w:rsid w:val="004E1946"/>
    <w:rsid w:val="004E1A5E"/>
    <w:rsid w:val="004E23B2"/>
    <w:rsid w:val="004E255B"/>
    <w:rsid w:val="004E25A4"/>
    <w:rsid w:val="004E3DD4"/>
    <w:rsid w:val="004E5994"/>
    <w:rsid w:val="004E7124"/>
    <w:rsid w:val="004F09F6"/>
    <w:rsid w:val="004F2009"/>
    <w:rsid w:val="004F2B67"/>
    <w:rsid w:val="004F3115"/>
    <w:rsid w:val="004F5289"/>
    <w:rsid w:val="004F6069"/>
    <w:rsid w:val="004F60CD"/>
    <w:rsid w:val="004F6815"/>
    <w:rsid w:val="004F6CB7"/>
    <w:rsid w:val="004F6ECF"/>
    <w:rsid w:val="004F6FAF"/>
    <w:rsid w:val="004F7D6D"/>
    <w:rsid w:val="004F7FC6"/>
    <w:rsid w:val="0050015F"/>
    <w:rsid w:val="005002AA"/>
    <w:rsid w:val="00500A82"/>
    <w:rsid w:val="00500B61"/>
    <w:rsid w:val="005013CB"/>
    <w:rsid w:val="00501AD4"/>
    <w:rsid w:val="00503053"/>
    <w:rsid w:val="005031AE"/>
    <w:rsid w:val="005031BB"/>
    <w:rsid w:val="0050353D"/>
    <w:rsid w:val="005038C0"/>
    <w:rsid w:val="0050438F"/>
    <w:rsid w:val="00504B14"/>
    <w:rsid w:val="00504C94"/>
    <w:rsid w:val="00506D71"/>
    <w:rsid w:val="00507A09"/>
    <w:rsid w:val="005100DF"/>
    <w:rsid w:val="00510A76"/>
    <w:rsid w:val="00510C1D"/>
    <w:rsid w:val="00512175"/>
    <w:rsid w:val="00512FEB"/>
    <w:rsid w:val="00513F94"/>
    <w:rsid w:val="00515450"/>
    <w:rsid w:val="00515CFB"/>
    <w:rsid w:val="00515EEE"/>
    <w:rsid w:val="00516C0E"/>
    <w:rsid w:val="005176F3"/>
    <w:rsid w:val="0051798A"/>
    <w:rsid w:val="005214B4"/>
    <w:rsid w:val="00522D11"/>
    <w:rsid w:val="00522E1C"/>
    <w:rsid w:val="0052430A"/>
    <w:rsid w:val="005244EF"/>
    <w:rsid w:val="00524957"/>
    <w:rsid w:val="005254FF"/>
    <w:rsid w:val="0052665C"/>
    <w:rsid w:val="00526E5D"/>
    <w:rsid w:val="00527FBD"/>
    <w:rsid w:val="00530F99"/>
    <w:rsid w:val="005321D3"/>
    <w:rsid w:val="00533A67"/>
    <w:rsid w:val="00533DE3"/>
    <w:rsid w:val="00534B97"/>
    <w:rsid w:val="0053509C"/>
    <w:rsid w:val="00535EBE"/>
    <w:rsid w:val="005360CA"/>
    <w:rsid w:val="005363D4"/>
    <w:rsid w:val="005363DB"/>
    <w:rsid w:val="00537E89"/>
    <w:rsid w:val="00541827"/>
    <w:rsid w:val="00542B91"/>
    <w:rsid w:val="00543ED0"/>
    <w:rsid w:val="005443FA"/>
    <w:rsid w:val="00545A19"/>
    <w:rsid w:val="00551B8F"/>
    <w:rsid w:val="00551BCA"/>
    <w:rsid w:val="00551EFD"/>
    <w:rsid w:val="00552493"/>
    <w:rsid w:val="00552B1E"/>
    <w:rsid w:val="0055314C"/>
    <w:rsid w:val="0055357D"/>
    <w:rsid w:val="00553761"/>
    <w:rsid w:val="0055479F"/>
    <w:rsid w:val="00554C8D"/>
    <w:rsid w:val="00555C17"/>
    <w:rsid w:val="005564CB"/>
    <w:rsid w:val="0055743B"/>
    <w:rsid w:val="00557CCB"/>
    <w:rsid w:val="00560246"/>
    <w:rsid w:val="00560ADC"/>
    <w:rsid w:val="005628DD"/>
    <w:rsid w:val="00562CE3"/>
    <w:rsid w:val="005631B7"/>
    <w:rsid w:val="0056406F"/>
    <w:rsid w:val="00565099"/>
    <w:rsid w:val="00565972"/>
    <w:rsid w:val="00570279"/>
    <w:rsid w:val="00570971"/>
    <w:rsid w:val="00573663"/>
    <w:rsid w:val="005736D8"/>
    <w:rsid w:val="0057474A"/>
    <w:rsid w:val="00574C36"/>
    <w:rsid w:val="0058076E"/>
    <w:rsid w:val="0058091F"/>
    <w:rsid w:val="0058450F"/>
    <w:rsid w:val="00584899"/>
    <w:rsid w:val="00584C94"/>
    <w:rsid w:val="00584FFE"/>
    <w:rsid w:val="00585671"/>
    <w:rsid w:val="00585910"/>
    <w:rsid w:val="00586281"/>
    <w:rsid w:val="0058764A"/>
    <w:rsid w:val="005877D3"/>
    <w:rsid w:val="00590A60"/>
    <w:rsid w:val="00591A07"/>
    <w:rsid w:val="0059236A"/>
    <w:rsid w:val="005926A7"/>
    <w:rsid w:val="0059316C"/>
    <w:rsid w:val="0059327C"/>
    <w:rsid w:val="00593297"/>
    <w:rsid w:val="00594230"/>
    <w:rsid w:val="00594513"/>
    <w:rsid w:val="005952F0"/>
    <w:rsid w:val="00595B77"/>
    <w:rsid w:val="00596747"/>
    <w:rsid w:val="00596D03"/>
    <w:rsid w:val="00597497"/>
    <w:rsid w:val="00597C04"/>
    <w:rsid w:val="005A0BDE"/>
    <w:rsid w:val="005A131C"/>
    <w:rsid w:val="005A1406"/>
    <w:rsid w:val="005A1A1C"/>
    <w:rsid w:val="005A2098"/>
    <w:rsid w:val="005A246C"/>
    <w:rsid w:val="005A2A26"/>
    <w:rsid w:val="005A3CC3"/>
    <w:rsid w:val="005A4305"/>
    <w:rsid w:val="005A455F"/>
    <w:rsid w:val="005A46A4"/>
    <w:rsid w:val="005A4AF2"/>
    <w:rsid w:val="005A4CD8"/>
    <w:rsid w:val="005A5435"/>
    <w:rsid w:val="005A5F56"/>
    <w:rsid w:val="005A7543"/>
    <w:rsid w:val="005A78F5"/>
    <w:rsid w:val="005B0ECD"/>
    <w:rsid w:val="005B2CFC"/>
    <w:rsid w:val="005B3A24"/>
    <w:rsid w:val="005B3AF8"/>
    <w:rsid w:val="005B3BA1"/>
    <w:rsid w:val="005B4613"/>
    <w:rsid w:val="005B5058"/>
    <w:rsid w:val="005B50D3"/>
    <w:rsid w:val="005B654A"/>
    <w:rsid w:val="005C0D2C"/>
    <w:rsid w:val="005C0F04"/>
    <w:rsid w:val="005C0FDB"/>
    <w:rsid w:val="005C18E8"/>
    <w:rsid w:val="005C1FC6"/>
    <w:rsid w:val="005C2679"/>
    <w:rsid w:val="005C37B8"/>
    <w:rsid w:val="005C3DFE"/>
    <w:rsid w:val="005C412B"/>
    <w:rsid w:val="005C4DE3"/>
    <w:rsid w:val="005C5071"/>
    <w:rsid w:val="005C5356"/>
    <w:rsid w:val="005C538E"/>
    <w:rsid w:val="005C5B32"/>
    <w:rsid w:val="005D01C9"/>
    <w:rsid w:val="005D0928"/>
    <w:rsid w:val="005D1A42"/>
    <w:rsid w:val="005D2475"/>
    <w:rsid w:val="005D2766"/>
    <w:rsid w:val="005D2F57"/>
    <w:rsid w:val="005D378D"/>
    <w:rsid w:val="005D3E3D"/>
    <w:rsid w:val="005D4494"/>
    <w:rsid w:val="005D45BB"/>
    <w:rsid w:val="005D4EDC"/>
    <w:rsid w:val="005D5065"/>
    <w:rsid w:val="005D5535"/>
    <w:rsid w:val="005D56A6"/>
    <w:rsid w:val="005D7113"/>
    <w:rsid w:val="005D7175"/>
    <w:rsid w:val="005D7CF1"/>
    <w:rsid w:val="005D7FD2"/>
    <w:rsid w:val="005E0B7A"/>
    <w:rsid w:val="005E0FAD"/>
    <w:rsid w:val="005E126B"/>
    <w:rsid w:val="005E1509"/>
    <w:rsid w:val="005E17F9"/>
    <w:rsid w:val="005E202A"/>
    <w:rsid w:val="005E22E3"/>
    <w:rsid w:val="005E254E"/>
    <w:rsid w:val="005E2A6B"/>
    <w:rsid w:val="005E5559"/>
    <w:rsid w:val="005F0409"/>
    <w:rsid w:val="005F0437"/>
    <w:rsid w:val="005F1B09"/>
    <w:rsid w:val="005F50A1"/>
    <w:rsid w:val="005F571E"/>
    <w:rsid w:val="005F72AB"/>
    <w:rsid w:val="005F78CB"/>
    <w:rsid w:val="006002AA"/>
    <w:rsid w:val="00600CFF"/>
    <w:rsid w:val="00601267"/>
    <w:rsid w:val="00601700"/>
    <w:rsid w:val="00604035"/>
    <w:rsid w:val="0060445F"/>
    <w:rsid w:val="00605109"/>
    <w:rsid w:val="0060537D"/>
    <w:rsid w:val="00605A85"/>
    <w:rsid w:val="00606AAA"/>
    <w:rsid w:val="00606D3C"/>
    <w:rsid w:val="00607E4D"/>
    <w:rsid w:val="006100E6"/>
    <w:rsid w:val="006103DA"/>
    <w:rsid w:val="006109B7"/>
    <w:rsid w:val="00610CEE"/>
    <w:rsid w:val="0061115C"/>
    <w:rsid w:val="0061133A"/>
    <w:rsid w:val="006113FA"/>
    <w:rsid w:val="00611AF9"/>
    <w:rsid w:val="00611CAD"/>
    <w:rsid w:val="00612476"/>
    <w:rsid w:val="00612BB6"/>
    <w:rsid w:val="006134ED"/>
    <w:rsid w:val="00613DAF"/>
    <w:rsid w:val="00614D25"/>
    <w:rsid w:val="0061532F"/>
    <w:rsid w:val="006153C8"/>
    <w:rsid w:val="0061549B"/>
    <w:rsid w:val="00615BAD"/>
    <w:rsid w:val="00615D40"/>
    <w:rsid w:val="00615FFD"/>
    <w:rsid w:val="0061640D"/>
    <w:rsid w:val="0061688D"/>
    <w:rsid w:val="006168B2"/>
    <w:rsid w:val="00616B40"/>
    <w:rsid w:val="006176AF"/>
    <w:rsid w:val="00617755"/>
    <w:rsid w:val="00617976"/>
    <w:rsid w:val="006218C2"/>
    <w:rsid w:val="00621EA1"/>
    <w:rsid w:val="00622E97"/>
    <w:rsid w:val="00624C16"/>
    <w:rsid w:val="00625376"/>
    <w:rsid w:val="00627409"/>
    <w:rsid w:val="0062741E"/>
    <w:rsid w:val="0063030B"/>
    <w:rsid w:val="00630F63"/>
    <w:rsid w:val="00632E70"/>
    <w:rsid w:val="0063305C"/>
    <w:rsid w:val="006335E5"/>
    <w:rsid w:val="00634BAE"/>
    <w:rsid w:val="00634D9F"/>
    <w:rsid w:val="0063606A"/>
    <w:rsid w:val="00636D05"/>
    <w:rsid w:val="00636E49"/>
    <w:rsid w:val="00636FE3"/>
    <w:rsid w:val="00637B87"/>
    <w:rsid w:val="00640527"/>
    <w:rsid w:val="00640892"/>
    <w:rsid w:val="00641154"/>
    <w:rsid w:val="00642980"/>
    <w:rsid w:val="00645BB1"/>
    <w:rsid w:val="00650C72"/>
    <w:rsid w:val="00651474"/>
    <w:rsid w:val="00652169"/>
    <w:rsid w:val="00653837"/>
    <w:rsid w:val="0065508C"/>
    <w:rsid w:val="00656053"/>
    <w:rsid w:val="0065762D"/>
    <w:rsid w:val="006578A5"/>
    <w:rsid w:val="0066026D"/>
    <w:rsid w:val="0066259C"/>
    <w:rsid w:val="00663A55"/>
    <w:rsid w:val="00663F58"/>
    <w:rsid w:val="0066434C"/>
    <w:rsid w:val="00664515"/>
    <w:rsid w:val="006714A1"/>
    <w:rsid w:val="006724CC"/>
    <w:rsid w:val="00672600"/>
    <w:rsid w:val="006735BB"/>
    <w:rsid w:val="00674070"/>
    <w:rsid w:val="00675705"/>
    <w:rsid w:val="00676355"/>
    <w:rsid w:val="00676B34"/>
    <w:rsid w:val="00680025"/>
    <w:rsid w:val="00680EE7"/>
    <w:rsid w:val="00681E69"/>
    <w:rsid w:val="00682471"/>
    <w:rsid w:val="00682928"/>
    <w:rsid w:val="00682B9C"/>
    <w:rsid w:val="00683EFE"/>
    <w:rsid w:val="00683FE4"/>
    <w:rsid w:val="006852C5"/>
    <w:rsid w:val="00685C83"/>
    <w:rsid w:val="0068621D"/>
    <w:rsid w:val="00686684"/>
    <w:rsid w:val="006874E8"/>
    <w:rsid w:val="00693594"/>
    <w:rsid w:val="00697B22"/>
    <w:rsid w:val="006A0310"/>
    <w:rsid w:val="006A0845"/>
    <w:rsid w:val="006A1C4F"/>
    <w:rsid w:val="006A2172"/>
    <w:rsid w:val="006A2643"/>
    <w:rsid w:val="006A2BCD"/>
    <w:rsid w:val="006A2D68"/>
    <w:rsid w:val="006A2FC2"/>
    <w:rsid w:val="006A3F1F"/>
    <w:rsid w:val="006A42ED"/>
    <w:rsid w:val="006A4A5C"/>
    <w:rsid w:val="006A4D33"/>
    <w:rsid w:val="006A55BC"/>
    <w:rsid w:val="006A65D0"/>
    <w:rsid w:val="006A737F"/>
    <w:rsid w:val="006B01CD"/>
    <w:rsid w:val="006B032C"/>
    <w:rsid w:val="006B032D"/>
    <w:rsid w:val="006B12BC"/>
    <w:rsid w:val="006B2543"/>
    <w:rsid w:val="006B3BFC"/>
    <w:rsid w:val="006B46BF"/>
    <w:rsid w:val="006B487A"/>
    <w:rsid w:val="006B68C8"/>
    <w:rsid w:val="006B6DB6"/>
    <w:rsid w:val="006C0B3F"/>
    <w:rsid w:val="006C1221"/>
    <w:rsid w:val="006C1349"/>
    <w:rsid w:val="006C1C57"/>
    <w:rsid w:val="006C2E3F"/>
    <w:rsid w:val="006C35E3"/>
    <w:rsid w:val="006C5473"/>
    <w:rsid w:val="006C59B3"/>
    <w:rsid w:val="006C5F06"/>
    <w:rsid w:val="006C62A4"/>
    <w:rsid w:val="006C7094"/>
    <w:rsid w:val="006D0C00"/>
    <w:rsid w:val="006D2204"/>
    <w:rsid w:val="006D2295"/>
    <w:rsid w:val="006D253A"/>
    <w:rsid w:val="006D43E2"/>
    <w:rsid w:val="006D44B2"/>
    <w:rsid w:val="006D5A45"/>
    <w:rsid w:val="006D6DE3"/>
    <w:rsid w:val="006D7153"/>
    <w:rsid w:val="006D78D0"/>
    <w:rsid w:val="006E023F"/>
    <w:rsid w:val="006E0B9B"/>
    <w:rsid w:val="006E0F9C"/>
    <w:rsid w:val="006E1820"/>
    <w:rsid w:val="006E1E90"/>
    <w:rsid w:val="006E251E"/>
    <w:rsid w:val="006E2991"/>
    <w:rsid w:val="006E4AD5"/>
    <w:rsid w:val="006E58C1"/>
    <w:rsid w:val="006E6B0E"/>
    <w:rsid w:val="006E6BE4"/>
    <w:rsid w:val="006E6F9B"/>
    <w:rsid w:val="006E7165"/>
    <w:rsid w:val="006F1E26"/>
    <w:rsid w:val="006F2222"/>
    <w:rsid w:val="006F2BBF"/>
    <w:rsid w:val="006F36CF"/>
    <w:rsid w:val="006F456E"/>
    <w:rsid w:val="006F4A7B"/>
    <w:rsid w:val="006F4C0E"/>
    <w:rsid w:val="006F4F41"/>
    <w:rsid w:val="006F55DF"/>
    <w:rsid w:val="006F5DB4"/>
    <w:rsid w:val="006F5FE9"/>
    <w:rsid w:val="006F648F"/>
    <w:rsid w:val="0070045A"/>
    <w:rsid w:val="00702970"/>
    <w:rsid w:val="00702B39"/>
    <w:rsid w:val="0070330D"/>
    <w:rsid w:val="00703987"/>
    <w:rsid w:val="00703A55"/>
    <w:rsid w:val="00703AE8"/>
    <w:rsid w:val="007048DB"/>
    <w:rsid w:val="007058F3"/>
    <w:rsid w:val="00705E43"/>
    <w:rsid w:val="007070C7"/>
    <w:rsid w:val="0070798C"/>
    <w:rsid w:val="00707A02"/>
    <w:rsid w:val="00707A50"/>
    <w:rsid w:val="0071075D"/>
    <w:rsid w:val="00710D13"/>
    <w:rsid w:val="0071102E"/>
    <w:rsid w:val="0071293A"/>
    <w:rsid w:val="00712DF3"/>
    <w:rsid w:val="00713116"/>
    <w:rsid w:val="00714E05"/>
    <w:rsid w:val="00716163"/>
    <w:rsid w:val="0071765E"/>
    <w:rsid w:val="0071786F"/>
    <w:rsid w:val="00717CE9"/>
    <w:rsid w:val="00720A05"/>
    <w:rsid w:val="00722201"/>
    <w:rsid w:val="00722561"/>
    <w:rsid w:val="00723B82"/>
    <w:rsid w:val="00724553"/>
    <w:rsid w:val="00724785"/>
    <w:rsid w:val="007256C6"/>
    <w:rsid w:val="00725C4A"/>
    <w:rsid w:val="00725F44"/>
    <w:rsid w:val="00727557"/>
    <w:rsid w:val="007275BF"/>
    <w:rsid w:val="007278A1"/>
    <w:rsid w:val="00727D8F"/>
    <w:rsid w:val="007305DD"/>
    <w:rsid w:val="0073108D"/>
    <w:rsid w:val="00734DB8"/>
    <w:rsid w:val="007356CF"/>
    <w:rsid w:val="0073613D"/>
    <w:rsid w:val="00736472"/>
    <w:rsid w:val="0073733F"/>
    <w:rsid w:val="007379AA"/>
    <w:rsid w:val="0074014C"/>
    <w:rsid w:val="00740289"/>
    <w:rsid w:val="00740591"/>
    <w:rsid w:val="0074162D"/>
    <w:rsid w:val="007426AE"/>
    <w:rsid w:val="00742AF6"/>
    <w:rsid w:val="00742D70"/>
    <w:rsid w:val="007441A1"/>
    <w:rsid w:val="0074463B"/>
    <w:rsid w:val="00744ACD"/>
    <w:rsid w:val="00744B3D"/>
    <w:rsid w:val="00745237"/>
    <w:rsid w:val="00745276"/>
    <w:rsid w:val="00746699"/>
    <w:rsid w:val="00746CD3"/>
    <w:rsid w:val="00746F32"/>
    <w:rsid w:val="0075289E"/>
    <w:rsid w:val="00752954"/>
    <w:rsid w:val="00752D7D"/>
    <w:rsid w:val="007534BD"/>
    <w:rsid w:val="00754F9F"/>
    <w:rsid w:val="007552D7"/>
    <w:rsid w:val="00756204"/>
    <w:rsid w:val="007567A0"/>
    <w:rsid w:val="00756B83"/>
    <w:rsid w:val="00757550"/>
    <w:rsid w:val="00761D89"/>
    <w:rsid w:val="00762000"/>
    <w:rsid w:val="00762140"/>
    <w:rsid w:val="007639AB"/>
    <w:rsid w:val="00763BD6"/>
    <w:rsid w:val="00763E31"/>
    <w:rsid w:val="0076443C"/>
    <w:rsid w:val="00764E80"/>
    <w:rsid w:val="00765960"/>
    <w:rsid w:val="00765A48"/>
    <w:rsid w:val="00767416"/>
    <w:rsid w:val="0076746D"/>
    <w:rsid w:val="007711E4"/>
    <w:rsid w:val="0077347D"/>
    <w:rsid w:val="00773E0D"/>
    <w:rsid w:val="00774607"/>
    <w:rsid w:val="00774B55"/>
    <w:rsid w:val="00775C28"/>
    <w:rsid w:val="00776E92"/>
    <w:rsid w:val="0077728B"/>
    <w:rsid w:val="00777470"/>
    <w:rsid w:val="00777743"/>
    <w:rsid w:val="00780439"/>
    <w:rsid w:val="00781085"/>
    <w:rsid w:val="007811D9"/>
    <w:rsid w:val="007818F2"/>
    <w:rsid w:val="00782305"/>
    <w:rsid w:val="00782729"/>
    <w:rsid w:val="00782E81"/>
    <w:rsid w:val="0078357F"/>
    <w:rsid w:val="0078396C"/>
    <w:rsid w:val="00785337"/>
    <w:rsid w:val="00785586"/>
    <w:rsid w:val="00785C5A"/>
    <w:rsid w:val="00785DA7"/>
    <w:rsid w:val="00787E0F"/>
    <w:rsid w:val="00790185"/>
    <w:rsid w:val="0079033D"/>
    <w:rsid w:val="0079218F"/>
    <w:rsid w:val="007926ED"/>
    <w:rsid w:val="00792741"/>
    <w:rsid w:val="00793EF9"/>
    <w:rsid w:val="007942A1"/>
    <w:rsid w:val="007946CF"/>
    <w:rsid w:val="007961F2"/>
    <w:rsid w:val="007967CC"/>
    <w:rsid w:val="007A092B"/>
    <w:rsid w:val="007A0967"/>
    <w:rsid w:val="007A0BD8"/>
    <w:rsid w:val="007A14AF"/>
    <w:rsid w:val="007A2A69"/>
    <w:rsid w:val="007A39AD"/>
    <w:rsid w:val="007A4AD8"/>
    <w:rsid w:val="007A4EB9"/>
    <w:rsid w:val="007A52D5"/>
    <w:rsid w:val="007A6FEB"/>
    <w:rsid w:val="007A7450"/>
    <w:rsid w:val="007B07B8"/>
    <w:rsid w:val="007B08A7"/>
    <w:rsid w:val="007B0D54"/>
    <w:rsid w:val="007B2F9C"/>
    <w:rsid w:val="007B3009"/>
    <w:rsid w:val="007B328A"/>
    <w:rsid w:val="007B38B0"/>
    <w:rsid w:val="007B3A22"/>
    <w:rsid w:val="007B465C"/>
    <w:rsid w:val="007B47E5"/>
    <w:rsid w:val="007B59F4"/>
    <w:rsid w:val="007C157A"/>
    <w:rsid w:val="007C2004"/>
    <w:rsid w:val="007C269A"/>
    <w:rsid w:val="007C28CD"/>
    <w:rsid w:val="007C2E29"/>
    <w:rsid w:val="007C3077"/>
    <w:rsid w:val="007C3237"/>
    <w:rsid w:val="007C35FA"/>
    <w:rsid w:val="007C36CF"/>
    <w:rsid w:val="007C3DB8"/>
    <w:rsid w:val="007C4AA0"/>
    <w:rsid w:val="007C55ED"/>
    <w:rsid w:val="007C61FC"/>
    <w:rsid w:val="007C6D4C"/>
    <w:rsid w:val="007C6F52"/>
    <w:rsid w:val="007C7AFD"/>
    <w:rsid w:val="007D0A2F"/>
    <w:rsid w:val="007D0CE9"/>
    <w:rsid w:val="007D121F"/>
    <w:rsid w:val="007D14C7"/>
    <w:rsid w:val="007D211D"/>
    <w:rsid w:val="007D2D01"/>
    <w:rsid w:val="007D33AD"/>
    <w:rsid w:val="007D3E7B"/>
    <w:rsid w:val="007D52D5"/>
    <w:rsid w:val="007D5669"/>
    <w:rsid w:val="007D5A62"/>
    <w:rsid w:val="007D6CF4"/>
    <w:rsid w:val="007D6DE1"/>
    <w:rsid w:val="007D7753"/>
    <w:rsid w:val="007D7BDF"/>
    <w:rsid w:val="007E22A6"/>
    <w:rsid w:val="007E28A8"/>
    <w:rsid w:val="007E3169"/>
    <w:rsid w:val="007E65C2"/>
    <w:rsid w:val="007F0724"/>
    <w:rsid w:val="007F0B8E"/>
    <w:rsid w:val="007F1BB2"/>
    <w:rsid w:val="007F36C2"/>
    <w:rsid w:val="007F3A95"/>
    <w:rsid w:val="007F4EAB"/>
    <w:rsid w:val="007F4F3D"/>
    <w:rsid w:val="007F54F5"/>
    <w:rsid w:val="007F6E43"/>
    <w:rsid w:val="007F6F67"/>
    <w:rsid w:val="007F7118"/>
    <w:rsid w:val="007F745E"/>
    <w:rsid w:val="007F7547"/>
    <w:rsid w:val="0080128B"/>
    <w:rsid w:val="00802653"/>
    <w:rsid w:val="00802C36"/>
    <w:rsid w:val="00802D01"/>
    <w:rsid w:val="00803170"/>
    <w:rsid w:val="008037FD"/>
    <w:rsid w:val="00804827"/>
    <w:rsid w:val="00805359"/>
    <w:rsid w:val="008067D1"/>
    <w:rsid w:val="00806EBB"/>
    <w:rsid w:val="00807D73"/>
    <w:rsid w:val="0081194D"/>
    <w:rsid w:val="00811AA5"/>
    <w:rsid w:val="00812630"/>
    <w:rsid w:val="00812EBE"/>
    <w:rsid w:val="00813932"/>
    <w:rsid w:val="00813969"/>
    <w:rsid w:val="00813FF0"/>
    <w:rsid w:val="00814669"/>
    <w:rsid w:val="00817B6C"/>
    <w:rsid w:val="00822B01"/>
    <w:rsid w:val="00823D87"/>
    <w:rsid w:val="00823E6F"/>
    <w:rsid w:val="008246F3"/>
    <w:rsid w:val="0082594C"/>
    <w:rsid w:val="008259B3"/>
    <w:rsid w:val="00827272"/>
    <w:rsid w:val="0082749B"/>
    <w:rsid w:val="008274A4"/>
    <w:rsid w:val="00827594"/>
    <w:rsid w:val="0083116C"/>
    <w:rsid w:val="00832243"/>
    <w:rsid w:val="00833186"/>
    <w:rsid w:val="00833F97"/>
    <w:rsid w:val="00833FE7"/>
    <w:rsid w:val="008341E5"/>
    <w:rsid w:val="008342C0"/>
    <w:rsid w:val="00834858"/>
    <w:rsid w:val="00834FBC"/>
    <w:rsid w:val="00835D88"/>
    <w:rsid w:val="00835DE6"/>
    <w:rsid w:val="00836363"/>
    <w:rsid w:val="0083745C"/>
    <w:rsid w:val="00837FB7"/>
    <w:rsid w:val="008405EE"/>
    <w:rsid w:val="00840F9E"/>
    <w:rsid w:val="0084304F"/>
    <w:rsid w:val="00844778"/>
    <w:rsid w:val="00844B2B"/>
    <w:rsid w:val="00844CFC"/>
    <w:rsid w:val="00845941"/>
    <w:rsid w:val="00845BBA"/>
    <w:rsid w:val="00846AE1"/>
    <w:rsid w:val="00850546"/>
    <w:rsid w:val="0085057E"/>
    <w:rsid w:val="0085064A"/>
    <w:rsid w:val="00850A08"/>
    <w:rsid w:val="00851E95"/>
    <w:rsid w:val="00852E97"/>
    <w:rsid w:val="0085412E"/>
    <w:rsid w:val="008547A0"/>
    <w:rsid w:val="00854977"/>
    <w:rsid w:val="00856D41"/>
    <w:rsid w:val="00857948"/>
    <w:rsid w:val="008579D3"/>
    <w:rsid w:val="00860332"/>
    <w:rsid w:val="008608A3"/>
    <w:rsid w:val="00860EE2"/>
    <w:rsid w:val="00860F54"/>
    <w:rsid w:val="00860F87"/>
    <w:rsid w:val="00861567"/>
    <w:rsid w:val="00861DA7"/>
    <w:rsid w:val="008629DE"/>
    <w:rsid w:val="00862FD9"/>
    <w:rsid w:val="008630BD"/>
    <w:rsid w:val="008630F4"/>
    <w:rsid w:val="008644F6"/>
    <w:rsid w:val="00864FE0"/>
    <w:rsid w:val="0086543B"/>
    <w:rsid w:val="008668C4"/>
    <w:rsid w:val="00867873"/>
    <w:rsid w:val="0087075B"/>
    <w:rsid w:val="00872809"/>
    <w:rsid w:val="0087364C"/>
    <w:rsid w:val="008736A2"/>
    <w:rsid w:val="008738EC"/>
    <w:rsid w:val="00874537"/>
    <w:rsid w:val="0087467C"/>
    <w:rsid w:val="00874D75"/>
    <w:rsid w:val="008766B2"/>
    <w:rsid w:val="008810BE"/>
    <w:rsid w:val="008819CA"/>
    <w:rsid w:val="00881E89"/>
    <w:rsid w:val="00882198"/>
    <w:rsid w:val="00882342"/>
    <w:rsid w:val="00885F5F"/>
    <w:rsid w:val="00886942"/>
    <w:rsid w:val="00886E65"/>
    <w:rsid w:val="0088760F"/>
    <w:rsid w:val="00890824"/>
    <w:rsid w:val="00890DF6"/>
    <w:rsid w:val="008910F6"/>
    <w:rsid w:val="0089125B"/>
    <w:rsid w:val="00891D65"/>
    <w:rsid w:val="008950A3"/>
    <w:rsid w:val="00895920"/>
    <w:rsid w:val="00895B08"/>
    <w:rsid w:val="00895C41"/>
    <w:rsid w:val="00896B5E"/>
    <w:rsid w:val="00897B1E"/>
    <w:rsid w:val="008A020D"/>
    <w:rsid w:val="008A04B3"/>
    <w:rsid w:val="008A1A78"/>
    <w:rsid w:val="008A2094"/>
    <w:rsid w:val="008A3D7F"/>
    <w:rsid w:val="008A4442"/>
    <w:rsid w:val="008A46A1"/>
    <w:rsid w:val="008A5385"/>
    <w:rsid w:val="008B020B"/>
    <w:rsid w:val="008B1C09"/>
    <w:rsid w:val="008B2A2F"/>
    <w:rsid w:val="008B3B8D"/>
    <w:rsid w:val="008B41DD"/>
    <w:rsid w:val="008B5061"/>
    <w:rsid w:val="008B5244"/>
    <w:rsid w:val="008B565D"/>
    <w:rsid w:val="008B663B"/>
    <w:rsid w:val="008B68E6"/>
    <w:rsid w:val="008B70A6"/>
    <w:rsid w:val="008C035D"/>
    <w:rsid w:val="008C0B2C"/>
    <w:rsid w:val="008C1133"/>
    <w:rsid w:val="008C268C"/>
    <w:rsid w:val="008C28AA"/>
    <w:rsid w:val="008C2E51"/>
    <w:rsid w:val="008C61D9"/>
    <w:rsid w:val="008C7FA0"/>
    <w:rsid w:val="008D01F4"/>
    <w:rsid w:val="008D0380"/>
    <w:rsid w:val="008D09DD"/>
    <w:rsid w:val="008D0E43"/>
    <w:rsid w:val="008D1B5A"/>
    <w:rsid w:val="008D445B"/>
    <w:rsid w:val="008D5522"/>
    <w:rsid w:val="008D5738"/>
    <w:rsid w:val="008D7064"/>
    <w:rsid w:val="008D7CDC"/>
    <w:rsid w:val="008E0294"/>
    <w:rsid w:val="008E02F7"/>
    <w:rsid w:val="008E082D"/>
    <w:rsid w:val="008E0E6D"/>
    <w:rsid w:val="008E0E84"/>
    <w:rsid w:val="008E1F6D"/>
    <w:rsid w:val="008E2B34"/>
    <w:rsid w:val="008E3299"/>
    <w:rsid w:val="008E3AED"/>
    <w:rsid w:val="008E4CB9"/>
    <w:rsid w:val="008E5102"/>
    <w:rsid w:val="008E521D"/>
    <w:rsid w:val="008E5FCF"/>
    <w:rsid w:val="008E6911"/>
    <w:rsid w:val="008E7617"/>
    <w:rsid w:val="008F0F6B"/>
    <w:rsid w:val="008F3DA0"/>
    <w:rsid w:val="008F4104"/>
    <w:rsid w:val="008F450F"/>
    <w:rsid w:val="008F555A"/>
    <w:rsid w:val="008F58EB"/>
    <w:rsid w:val="008F6BC1"/>
    <w:rsid w:val="008F731E"/>
    <w:rsid w:val="008F73D1"/>
    <w:rsid w:val="008F75B3"/>
    <w:rsid w:val="008F7ACA"/>
    <w:rsid w:val="00900469"/>
    <w:rsid w:val="0090118E"/>
    <w:rsid w:val="00901900"/>
    <w:rsid w:val="00902AF5"/>
    <w:rsid w:val="009030ED"/>
    <w:rsid w:val="00903896"/>
    <w:rsid w:val="009068ED"/>
    <w:rsid w:val="009075A0"/>
    <w:rsid w:val="00910D6B"/>
    <w:rsid w:val="00912F3B"/>
    <w:rsid w:val="00915349"/>
    <w:rsid w:val="009158CC"/>
    <w:rsid w:val="00915BB1"/>
    <w:rsid w:val="00916166"/>
    <w:rsid w:val="00916CE9"/>
    <w:rsid w:val="00920A40"/>
    <w:rsid w:val="009210F0"/>
    <w:rsid w:val="009216C7"/>
    <w:rsid w:val="00921BC5"/>
    <w:rsid w:val="00921FF0"/>
    <w:rsid w:val="00922EE0"/>
    <w:rsid w:val="009238D6"/>
    <w:rsid w:val="00923F38"/>
    <w:rsid w:val="00923F4F"/>
    <w:rsid w:val="009242CD"/>
    <w:rsid w:val="00924760"/>
    <w:rsid w:val="00927DA2"/>
    <w:rsid w:val="00927F53"/>
    <w:rsid w:val="009301DA"/>
    <w:rsid w:val="00930C2B"/>
    <w:rsid w:val="00931AF2"/>
    <w:rsid w:val="00932088"/>
    <w:rsid w:val="0093306E"/>
    <w:rsid w:val="00933A4F"/>
    <w:rsid w:val="00934F28"/>
    <w:rsid w:val="0093544D"/>
    <w:rsid w:val="0093570C"/>
    <w:rsid w:val="00935C39"/>
    <w:rsid w:val="00935F80"/>
    <w:rsid w:val="009376C1"/>
    <w:rsid w:val="009410D7"/>
    <w:rsid w:val="00942308"/>
    <w:rsid w:val="009457A8"/>
    <w:rsid w:val="009462DE"/>
    <w:rsid w:val="009463CC"/>
    <w:rsid w:val="00946672"/>
    <w:rsid w:val="00947D9D"/>
    <w:rsid w:val="00951E1C"/>
    <w:rsid w:val="00953753"/>
    <w:rsid w:val="00953EBA"/>
    <w:rsid w:val="00954A60"/>
    <w:rsid w:val="00954F2D"/>
    <w:rsid w:val="00955C65"/>
    <w:rsid w:val="00955D4D"/>
    <w:rsid w:val="00960ABF"/>
    <w:rsid w:val="00960C59"/>
    <w:rsid w:val="00961572"/>
    <w:rsid w:val="00961643"/>
    <w:rsid w:val="00962898"/>
    <w:rsid w:val="00962C05"/>
    <w:rsid w:val="0096374E"/>
    <w:rsid w:val="0096473D"/>
    <w:rsid w:val="0096499D"/>
    <w:rsid w:val="00964FB6"/>
    <w:rsid w:val="00965ED7"/>
    <w:rsid w:val="00966254"/>
    <w:rsid w:val="009665B8"/>
    <w:rsid w:val="00966816"/>
    <w:rsid w:val="00967048"/>
    <w:rsid w:val="0096769F"/>
    <w:rsid w:val="00970132"/>
    <w:rsid w:val="00971881"/>
    <w:rsid w:val="0097243C"/>
    <w:rsid w:val="00972727"/>
    <w:rsid w:val="0097272B"/>
    <w:rsid w:val="00973590"/>
    <w:rsid w:val="0097392F"/>
    <w:rsid w:val="009748D6"/>
    <w:rsid w:val="0097518D"/>
    <w:rsid w:val="009765CF"/>
    <w:rsid w:val="009768E1"/>
    <w:rsid w:val="00976D39"/>
    <w:rsid w:val="009771C5"/>
    <w:rsid w:val="009775DC"/>
    <w:rsid w:val="00980E3F"/>
    <w:rsid w:val="0098222B"/>
    <w:rsid w:val="009839A2"/>
    <w:rsid w:val="00984BD8"/>
    <w:rsid w:val="00984E77"/>
    <w:rsid w:val="009853DF"/>
    <w:rsid w:val="00985E77"/>
    <w:rsid w:val="00986646"/>
    <w:rsid w:val="009901B4"/>
    <w:rsid w:val="00990815"/>
    <w:rsid w:val="0099146E"/>
    <w:rsid w:val="00991AE4"/>
    <w:rsid w:val="00992FA1"/>
    <w:rsid w:val="00993641"/>
    <w:rsid w:val="00993EDF"/>
    <w:rsid w:val="00995215"/>
    <w:rsid w:val="00995925"/>
    <w:rsid w:val="00995E4E"/>
    <w:rsid w:val="009977EB"/>
    <w:rsid w:val="00997F2C"/>
    <w:rsid w:val="009A0459"/>
    <w:rsid w:val="009A1529"/>
    <w:rsid w:val="009A5E23"/>
    <w:rsid w:val="009A6445"/>
    <w:rsid w:val="009A6D36"/>
    <w:rsid w:val="009A7107"/>
    <w:rsid w:val="009A7AD5"/>
    <w:rsid w:val="009B021F"/>
    <w:rsid w:val="009B06BF"/>
    <w:rsid w:val="009B17BB"/>
    <w:rsid w:val="009B1A31"/>
    <w:rsid w:val="009B23E7"/>
    <w:rsid w:val="009B35CE"/>
    <w:rsid w:val="009B42CC"/>
    <w:rsid w:val="009B4D1C"/>
    <w:rsid w:val="009B5307"/>
    <w:rsid w:val="009B538B"/>
    <w:rsid w:val="009B58F2"/>
    <w:rsid w:val="009B5AF1"/>
    <w:rsid w:val="009B6AEA"/>
    <w:rsid w:val="009B7237"/>
    <w:rsid w:val="009B7F46"/>
    <w:rsid w:val="009C0577"/>
    <w:rsid w:val="009C4B43"/>
    <w:rsid w:val="009C6678"/>
    <w:rsid w:val="009C73D0"/>
    <w:rsid w:val="009C7B9A"/>
    <w:rsid w:val="009D023E"/>
    <w:rsid w:val="009D1453"/>
    <w:rsid w:val="009D152B"/>
    <w:rsid w:val="009D190A"/>
    <w:rsid w:val="009D241B"/>
    <w:rsid w:val="009D3BB8"/>
    <w:rsid w:val="009D3D74"/>
    <w:rsid w:val="009D48A3"/>
    <w:rsid w:val="009D48CA"/>
    <w:rsid w:val="009D4BD6"/>
    <w:rsid w:val="009D606D"/>
    <w:rsid w:val="009D6DEC"/>
    <w:rsid w:val="009D722F"/>
    <w:rsid w:val="009D7324"/>
    <w:rsid w:val="009D7687"/>
    <w:rsid w:val="009E0110"/>
    <w:rsid w:val="009E094E"/>
    <w:rsid w:val="009E0C9D"/>
    <w:rsid w:val="009E1811"/>
    <w:rsid w:val="009E1B09"/>
    <w:rsid w:val="009E23BB"/>
    <w:rsid w:val="009E250A"/>
    <w:rsid w:val="009E2F54"/>
    <w:rsid w:val="009E336F"/>
    <w:rsid w:val="009E531D"/>
    <w:rsid w:val="009E574E"/>
    <w:rsid w:val="009E65B2"/>
    <w:rsid w:val="009E675D"/>
    <w:rsid w:val="009F2141"/>
    <w:rsid w:val="009F4001"/>
    <w:rsid w:val="009F434D"/>
    <w:rsid w:val="009F4DB1"/>
    <w:rsid w:val="009F4FC5"/>
    <w:rsid w:val="009F5D8E"/>
    <w:rsid w:val="009F76C9"/>
    <w:rsid w:val="009F7DF3"/>
    <w:rsid w:val="009F7F95"/>
    <w:rsid w:val="00A0127A"/>
    <w:rsid w:val="00A01B04"/>
    <w:rsid w:val="00A02192"/>
    <w:rsid w:val="00A023B9"/>
    <w:rsid w:val="00A02615"/>
    <w:rsid w:val="00A02705"/>
    <w:rsid w:val="00A02A0A"/>
    <w:rsid w:val="00A05162"/>
    <w:rsid w:val="00A102F3"/>
    <w:rsid w:val="00A10574"/>
    <w:rsid w:val="00A10936"/>
    <w:rsid w:val="00A114DA"/>
    <w:rsid w:val="00A1332E"/>
    <w:rsid w:val="00A1388D"/>
    <w:rsid w:val="00A1404C"/>
    <w:rsid w:val="00A1405E"/>
    <w:rsid w:val="00A1637E"/>
    <w:rsid w:val="00A16B37"/>
    <w:rsid w:val="00A16B99"/>
    <w:rsid w:val="00A2049B"/>
    <w:rsid w:val="00A21654"/>
    <w:rsid w:val="00A21B30"/>
    <w:rsid w:val="00A22425"/>
    <w:rsid w:val="00A22EA8"/>
    <w:rsid w:val="00A22EEE"/>
    <w:rsid w:val="00A23520"/>
    <w:rsid w:val="00A24526"/>
    <w:rsid w:val="00A2480D"/>
    <w:rsid w:val="00A25374"/>
    <w:rsid w:val="00A26218"/>
    <w:rsid w:val="00A27F5D"/>
    <w:rsid w:val="00A301C9"/>
    <w:rsid w:val="00A31390"/>
    <w:rsid w:val="00A315F3"/>
    <w:rsid w:val="00A32DA2"/>
    <w:rsid w:val="00A33636"/>
    <w:rsid w:val="00A33B40"/>
    <w:rsid w:val="00A34A12"/>
    <w:rsid w:val="00A363C9"/>
    <w:rsid w:val="00A36586"/>
    <w:rsid w:val="00A36DC8"/>
    <w:rsid w:val="00A36FF5"/>
    <w:rsid w:val="00A37591"/>
    <w:rsid w:val="00A37873"/>
    <w:rsid w:val="00A405A3"/>
    <w:rsid w:val="00A4303A"/>
    <w:rsid w:val="00A43184"/>
    <w:rsid w:val="00A43C35"/>
    <w:rsid w:val="00A462F2"/>
    <w:rsid w:val="00A479BC"/>
    <w:rsid w:val="00A51937"/>
    <w:rsid w:val="00A52C5E"/>
    <w:rsid w:val="00A538A0"/>
    <w:rsid w:val="00A53F8B"/>
    <w:rsid w:val="00A544A5"/>
    <w:rsid w:val="00A54862"/>
    <w:rsid w:val="00A5518E"/>
    <w:rsid w:val="00A571C9"/>
    <w:rsid w:val="00A57FDE"/>
    <w:rsid w:val="00A60588"/>
    <w:rsid w:val="00A625C9"/>
    <w:rsid w:val="00A6309E"/>
    <w:rsid w:val="00A63B53"/>
    <w:rsid w:val="00A63CDD"/>
    <w:rsid w:val="00A6487D"/>
    <w:rsid w:val="00A651F8"/>
    <w:rsid w:val="00A6523D"/>
    <w:rsid w:val="00A65D04"/>
    <w:rsid w:val="00A65F76"/>
    <w:rsid w:val="00A6642E"/>
    <w:rsid w:val="00A66861"/>
    <w:rsid w:val="00A673D0"/>
    <w:rsid w:val="00A70927"/>
    <w:rsid w:val="00A72D78"/>
    <w:rsid w:val="00A741A1"/>
    <w:rsid w:val="00A742A3"/>
    <w:rsid w:val="00A75FC7"/>
    <w:rsid w:val="00A76F27"/>
    <w:rsid w:val="00A772D1"/>
    <w:rsid w:val="00A7731F"/>
    <w:rsid w:val="00A7777C"/>
    <w:rsid w:val="00A779D2"/>
    <w:rsid w:val="00A80351"/>
    <w:rsid w:val="00A80BBE"/>
    <w:rsid w:val="00A8167B"/>
    <w:rsid w:val="00A81C68"/>
    <w:rsid w:val="00A83121"/>
    <w:rsid w:val="00A83764"/>
    <w:rsid w:val="00A84189"/>
    <w:rsid w:val="00A85082"/>
    <w:rsid w:val="00A850F2"/>
    <w:rsid w:val="00A85A69"/>
    <w:rsid w:val="00A864DC"/>
    <w:rsid w:val="00A875C4"/>
    <w:rsid w:val="00A87813"/>
    <w:rsid w:val="00A87B50"/>
    <w:rsid w:val="00A91354"/>
    <w:rsid w:val="00A916AC"/>
    <w:rsid w:val="00A920E9"/>
    <w:rsid w:val="00A92112"/>
    <w:rsid w:val="00A93847"/>
    <w:rsid w:val="00A938DC"/>
    <w:rsid w:val="00A944A7"/>
    <w:rsid w:val="00A96221"/>
    <w:rsid w:val="00AA05C7"/>
    <w:rsid w:val="00AA1C24"/>
    <w:rsid w:val="00AA2F4A"/>
    <w:rsid w:val="00AA344B"/>
    <w:rsid w:val="00AA3B7A"/>
    <w:rsid w:val="00AA5AD1"/>
    <w:rsid w:val="00AA63CC"/>
    <w:rsid w:val="00AA6410"/>
    <w:rsid w:val="00AB05A4"/>
    <w:rsid w:val="00AB0C50"/>
    <w:rsid w:val="00AB100C"/>
    <w:rsid w:val="00AB1A30"/>
    <w:rsid w:val="00AB235D"/>
    <w:rsid w:val="00AB27FC"/>
    <w:rsid w:val="00AB2FA6"/>
    <w:rsid w:val="00AB3C33"/>
    <w:rsid w:val="00AB3FB0"/>
    <w:rsid w:val="00AB432F"/>
    <w:rsid w:val="00AB548F"/>
    <w:rsid w:val="00AC0B41"/>
    <w:rsid w:val="00AC1DC9"/>
    <w:rsid w:val="00AC2F3C"/>
    <w:rsid w:val="00AC35E0"/>
    <w:rsid w:val="00AC38C0"/>
    <w:rsid w:val="00AC3E76"/>
    <w:rsid w:val="00AC4C8B"/>
    <w:rsid w:val="00AC4FB3"/>
    <w:rsid w:val="00AC5109"/>
    <w:rsid w:val="00AC5894"/>
    <w:rsid w:val="00AC6786"/>
    <w:rsid w:val="00AC6A0F"/>
    <w:rsid w:val="00AC6E29"/>
    <w:rsid w:val="00AC780E"/>
    <w:rsid w:val="00AD04B3"/>
    <w:rsid w:val="00AD0D09"/>
    <w:rsid w:val="00AD0ECC"/>
    <w:rsid w:val="00AD37F2"/>
    <w:rsid w:val="00AD3DDF"/>
    <w:rsid w:val="00AD3E4C"/>
    <w:rsid w:val="00AD4789"/>
    <w:rsid w:val="00AD565F"/>
    <w:rsid w:val="00AD586C"/>
    <w:rsid w:val="00AD5AAE"/>
    <w:rsid w:val="00AD697F"/>
    <w:rsid w:val="00AD74C5"/>
    <w:rsid w:val="00AD79FD"/>
    <w:rsid w:val="00AD7F4C"/>
    <w:rsid w:val="00AE033A"/>
    <w:rsid w:val="00AE151E"/>
    <w:rsid w:val="00AE1547"/>
    <w:rsid w:val="00AE37B2"/>
    <w:rsid w:val="00AE3B77"/>
    <w:rsid w:val="00AE3BB0"/>
    <w:rsid w:val="00AE465D"/>
    <w:rsid w:val="00AE716E"/>
    <w:rsid w:val="00AE75A9"/>
    <w:rsid w:val="00AF07D3"/>
    <w:rsid w:val="00AF1B82"/>
    <w:rsid w:val="00AF20CD"/>
    <w:rsid w:val="00AF2244"/>
    <w:rsid w:val="00AF34CF"/>
    <w:rsid w:val="00AF3608"/>
    <w:rsid w:val="00AF545C"/>
    <w:rsid w:val="00AF5598"/>
    <w:rsid w:val="00AF73F8"/>
    <w:rsid w:val="00AF7462"/>
    <w:rsid w:val="00B00B55"/>
    <w:rsid w:val="00B0147B"/>
    <w:rsid w:val="00B018CC"/>
    <w:rsid w:val="00B02AAE"/>
    <w:rsid w:val="00B0358A"/>
    <w:rsid w:val="00B03AAC"/>
    <w:rsid w:val="00B03EFF"/>
    <w:rsid w:val="00B043CF"/>
    <w:rsid w:val="00B045FF"/>
    <w:rsid w:val="00B047F8"/>
    <w:rsid w:val="00B05E4B"/>
    <w:rsid w:val="00B06F27"/>
    <w:rsid w:val="00B074F0"/>
    <w:rsid w:val="00B07C3A"/>
    <w:rsid w:val="00B07F7D"/>
    <w:rsid w:val="00B10721"/>
    <w:rsid w:val="00B10FEC"/>
    <w:rsid w:val="00B130E0"/>
    <w:rsid w:val="00B133EC"/>
    <w:rsid w:val="00B13742"/>
    <w:rsid w:val="00B154CA"/>
    <w:rsid w:val="00B16017"/>
    <w:rsid w:val="00B1641C"/>
    <w:rsid w:val="00B16C79"/>
    <w:rsid w:val="00B21BCF"/>
    <w:rsid w:val="00B23FEA"/>
    <w:rsid w:val="00B25035"/>
    <w:rsid w:val="00B25AE6"/>
    <w:rsid w:val="00B26C27"/>
    <w:rsid w:val="00B271CE"/>
    <w:rsid w:val="00B278F8"/>
    <w:rsid w:val="00B31218"/>
    <w:rsid w:val="00B31531"/>
    <w:rsid w:val="00B34077"/>
    <w:rsid w:val="00B34361"/>
    <w:rsid w:val="00B34AF7"/>
    <w:rsid w:val="00B35751"/>
    <w:rsid w:val="00B375E4"/>
    <w:rsid w:val="00B4153A"/>
    <w:rsid w:val="00B41C15"/>
    <w:rsid w:val="00B41C59"/>
    <w:rsid w:val="00B41CEA"/>
    <w:rsid w:val="00B43958"/>
    <w:rsid w:val="00B43DA3"/>
    <w:rsid w:val="00B44F8A"/>
    <w:rsid w:val="00B45470"/>
    <w:rsid w:val="00B456D8"/>
    <w:rsid w:val="00B45C2E"/>
    <w:rsid w:val="00B45E8D"/>
    <w:rsid w:val="00B473FA"/>
    <w:rsid w:val="00B5003D"/>
    <w:rsid w:val="00B50B80"/>
    <w:rsid w:val="00B52AE1"/>
    <w:rsid w:val="00B539AE"/>
    <w:rsid w:val="00B53AE8"/>
    <w:rsid w:val="00B53D93"/>
    <w:rsid w:val="00B53E65"/>
    <w:rsid w:val="00B548A4"/>
    <w:rsid w:val="00B54EFD"/>
    <w:rsid w:val="00B55324"/>
    <w:rsid w:val="00B5574D"/>
    <w:rsid w:val="00B55F68"/>
    <w:rsid w:val="00B566EF"/>
    <w:rsid w:val="00B57AD9"/>
    <w:rsid w:val="00B60FA3"/>
    <w:rsid w:val="00B620AC"/>
    <w:rsid w:val="00B62CBD"/>
    <w:rsid w:val="00B62D03"/>
    <w:rsid w:val="00B62EE8"/>
    <w:rsid w:val="00B64C26"/>
    <w:rsid w:val="00B65BAA"/>
    <w:rsid w:val="00B660FD"/>
    <w:rsid w:val="00B6641D"/>
    <w:rsid w:val="00B67CF1"/>
    <w:rsid w:val="00B71D65"/>
    <w:rsid w:val="00B729B9"/>
    <w:rsid w:val="00B736B6"/>
    <w:rsid w:val="00B753D1"/>
    <w:rsid w:val="00B765F6"/>
    <w:rsid w:val="00B76789"/>
    <w:rsid w:val="00B76C64"/>
    <w:rsid w:val="00B76FF4"/>
    <w:rsid w:val="00B770DF"/>
    <w:rsid w:val="00B77A0A"/>
    <w:rsid w:val="00B77B8C"/>
    <w:rsid w:val="00B80F3A"/>
    <w:rsid w:val="00B8127F"/>
    <w:rsid w:val="00B81ABB"/>
    <w:rsid w:val="00B8246D"/>
    <w:rsid w:val="00B82BB0"/>
    <w:rsid w:val="00B838C9"/>
    <w:rsid w:val="00B83B8F"/>
    <w:rsid w:val="00B83FED"/>
    <w:rsid w:val="00B84A60"/>
    <w:rsid w:val="00B8617B"/>
    <w:rsid w:val="00B87EEC"/>
    <w:rsid w:val="00B90E57"/>
    <w:rsid w:val="00B91FA6"/>
    <w:rsid w:val="00B9237B"/>
    <w:rsid w:val="00B932C2"/>
    <w:rsid w:val="00B9397E"/>
    <w:rsid w:val="00B95F00"/>
    <w:rsid w:val="00B96819"/>
    <w:rsid w:val="00BA061D"/>
    <w:rsid w:val="00BA089D"/>
    <w:rsid w:val="00BA0950"/>
    <w:rsid w:val="00BA0C53"/>
    <w:rsid w:val="00BA0FCB"/>
    <w:rsid w:val="00BA4016"/>
    <w:rsid w:val="00BA40B0"/>
    <w:rsid w:val="00BA40C6"/>
    <w:rsid w:val="00BA43D5"/>
    <w:rsid w:val="00BA486D"/>
    <w:rsid w:val="00BA4DA3"/>
    <w:rsid w:val="00BB028A"/>
    <w:rsid w:val="00BB0799"/>
    <w:rsid w:val="00BB08CF"/>
    <w:rsid w:val="00BB0996"/>
    <w:rsid w:val="00BB11AD"/>
    <w:rsid w:val="00BB29D9"/>
    <w:rsid w:val="00BB3AFC"/>
    <w:rsid w:val="00BB490C"/>
    <w:rsid w:val="00BB4BB4"/>
    <w:rsid w:val="00BB5408"/>
    <w:rsid w:val="00BB6581"/>
    <w:rsid w:val="00BB75B3"/>
    <w:rsid w:val="00BB77A4"/>
    <w:rsid w:val="00BB7855"/>
    <w:rsid w:val="00BC082B"/>
    <w:rsid w:val="00BC118D"/>
    <w:rsid w:val="00BC3E19"/>
    <w:rsid w:val="00BC5380"/>
    <w:rsid w:val="00BC5A14"/>
    <w:rsid w:val="00BD0477"/>
    <w:rsid w:val="00BD0E9F"/>
    <w:rsid w:val="00BD5150"/>
    <w:rsid w:val="00BD5663"/>
    <w:rsid w:val="00BD64C9"/>
    <w:rsid w:val="00BD651E"/>
    <w:rsid w:val="00BD67A6"/>
    <w:rsid w:val="00BD71BB"/>
    <w:rsid w:val="00BD7272"/>
    <w:rsid w:val="00BD745C"/>
    <w:rsid w:val="00BE2544"/>
    <w:rsid w:val="00BE2C1E"/>
    <w:rsid w:val="00BE36A8"/>
    <w:rsid w:val="00BE3AD5"/>
    <w:rsid w:val="00BE4962"/>
    <w:rsid w:val="00BE4A38"/>
    <w:rsid w:val="00BE56B3"/>
    <w:rsid w:val="00BE5EA0"/>
    <w:rsid w:val="00BE6CFD"/>
    <w:rsid w:val="00BF03D4"/>
    <w:rsid w:val="00BF12DA"/>
    <w:rsid w:val="00BF17D9"/>
    <w:rsid w:val="00BF28D5"/>
    <w:rsid w:val="00BF29A5"/>
    <w:rsid w:val="00BF2D9D"/>
    <w:rsid w:val="00BF40FA"/>
    <w:rsid w:val="00BF4A94"/>
    <w:rsid w:val="00BF4E90"/>
    <w:rsid w:val="00BF52B1"/>
    <w:rsid w:val="00BF5640"/>
    <w:rsid w:val="00BF6CB4"/>
    <w:rsid w:val="00BF7F0F"/>
    <w:rsid w:val="00C0064D"/>
    <w:rsid w:val="00C015C6"/>
    <w:rsid w:val="00C0168C"/>
    <w:rsid w:val="00C03028"/>
    <w:rsid w:val="00C03A35"/>
    <w:rsid w:val="00C04642"/>
    <w:rsid w:val="00C06AF9"/>
    <w:rsid w:val="00C06CC2"/>
    <w:rsid w:val="00C07D48"/>
    <w:rsid w:val="00C105AD"/>
    <w:rsid w:val="00C11676"/>
    <w:rsid w:val="00C1173C"/>
    <w:rsid w:val="00C126F3"/>
    <w:rsid w:val="00C12C63"/>
    <w:rsid w:val="00C12DAA"/>
    <w:rsid w:val="00C13255"/>
    <w:rsid w:val="00C14158"/>
    <w:rsid w:val="00C15768"/>
    <w:rsid w:val="00C16E4B"/>
    <w:rsid w:val="00C16F83"/>
    <w:rsid w:val="00C20B2E"/>
    <w:rsid w:val="00C215C9"/>
    <w:rsid w:val="00C21BAF"/>
    <w:rsid w:val="00C22835"/>
    <w:rsid w:val="00C2316C"/>
    <w:rsid w:val="00C24A28"/>
    <w:rsid w:val="00C24B39"/>
    <w:rsid w:val="00C2670D"/>
    <w:rsid w:val="00C27ACE"/>
    <w:rsid w:val="00C3011F"/>
    <w:rsid w:val="00C30198"/>
    <w:rsid w:val="00C3074E"/>
    <w:rsid w:val="00C317B2"/>
    <w:rsid w:val="00C3235B"/>
    <w:rsid w:val="00C330C8"/>
    <w:rsid w:val="00C3373C"/>
    <w:rsid w:val="00C33E29"/>
    <w:rsid w:val="00C343AC"/>
    <w:rsid w:val="00C34EBE"/>
    <w:rsid w:val="00C3506A"/>
    <w:rsid w:val="00C351D0"/>
    <w:rsid w:val="00C35C6B"/>
    <w:rsid w:val="00C35FC2"/>
    <w:rsid w:val="00C365AA"/>
    <w:rsid w:val="00C37446"/>
    <w:rsid w:val="00C375A1"/>
    <w:rsid w:val="00C413C2"/>
    <w:rsid w:val="00C42476"/>
    <w:rsid w:val="00C451A9"/>
    <w:rsid w:val="00C45376"/>
    <w:rsid w:val="00C455B5"/>
    <w:rsid w:val="00C4591B"/>
    <w:rsid w:val="00C45B59"/>
    <w:rsid w:val="00C46198"/>
    <w:rsid w:val="00C463DC"/>
    <w:rsid w:val="00C46D50"/>
    <w:rsid w:val="00C46D7E"/>
    <w:rsid w:val="00C47267"/>
    <w:rsid w:val="00C47B67"/>
    <w:rsid w:val="00C47E18"/>
    <w:rsid w:val="00C512DB"/>
    <w:rsid w:val="00C512FB"/>
    <w:rsid w:val="00C51596"/>
    <w:rsid w:val="00C51706"/>
    <w:rsid w:val="00C517E5"/>
    <w:rsid w:val="00C51B1A"/>
    <w:rsid w:val="00C53DA9"/>
    <w:rsid w:val="00C5516E"/>
    <w:rsid w:val="00C55197"/>
    <w:rsid w:val="00C55D23"/>
    <w:rsid w:val="00C56A2F"/>
    <w:rsid w:val="00C60713"/>
    <w:rsid w:val="00C612BF"/>
    <w:rsid w:val="00C62F4D"/>
    <w:rsid w:val="00C62F73"/>
    <w:rsid w:val="00C62F7C"/>
    <w:rsid w:val="00C6537E"/>
    <w:rsid w:val="00C66105"/>
    <w:rsid w:val="00C66B63"/>
    <w:rsid w:val="00C66F8D"/>
    <w:rsid w:val="00C66FAA"/>
    <w:rsid w:val="00C70781"/>
    <w:rsid w:val="00C70BA7"/>
    <w:rsid w:val="00C713FC"/>
    <w:rsid w:val="00C724A3"/>
    <w:rsid w:val="00C727CF"/>
    <w:rsid w:val="00C73179"/>
    <w:rsid w:val="00C73246"/>
    <w:rsid w:val="00C73760"/>
    <w:rsid w:val="00C73DC6"/>
    <w:rsid w:val="00C7502C"/>
    <w:rsid w:val="00C77085"/>
    <w:rsid w:val="00C80D5A"/>
    <w:rsid w:val="00C80D6E"/>
    <w:rsid w:val="00C81E13"/>
    <w:rsid w:val="00C81E82"/>
    <w:rsid w:val="00C823AD"/>
    <w:rsid w:val="00C82569"/>
    <w:rsid w:val="00C82A4F"/>
    <w:rsid w:val="00C82A84"/>
    <w:rsid w:val="00C83832"/>
    <w:rsid w:val="00C83A31"/>
    <w:rsid w:val="00C83C4E"/>
    <w:rsid w:val="00C8470D"/>
    <w:rsid w:val="00C84AA5"/>
    <w:rsid w:val="00C850CA"/>
    <w:rsid w:val="00C8558F"/>
    <w:rsid w:val="00C85804"/>
    <w:rsid w:val="00C862C2"/>
    <w:rsid w:val="00C869AB"/>
    <w:rsid w:val="00C871A3"/>
    <w:rsid w:val="00C90798"/>
    <w:rsid w:val="00C909A3"/>
    <w:rsid w:val="00C90B57"/>
    <w:rsid w:val="00C926ED"/>
    <w:rsid w:val="00C92B24"/>
    <w:rsid w:val="00C94A67"/>
    <w:rsid w:val="00C95EBE"/>
    <w:rsid w:val="00C96693"/>
    <w:rsid w:val="00CA06A5"/>
    <w:rsid w:val="00CA10F8"/>
    <w:rsid w:val="00CA1219"/>
    <w:rsid w:val="00CA1779"/>
    <w:rsid w:val="00CA1B20"/>
    <w:rsid w:val="00CA1FD9"/>
    <w:rsid w:val="00CA1FE4"/>
    <w:rsid w:val="00CA1FEC"/>
    <w:rsid w:val="00CA23E5"/>
    <w:rsid w:val="00CA301F"/>
    <w:rsid w:val="00CA3BB5"/>
    <w:rsid w:val="00CA3D68"/>
    <w:rsid w:val="00CA43AF"/>
    <w:rsid w:val="00CA4F92"/>
    <w:rsid w:val="00CA5D83"/>
    <w:rsid w:val="00CA642C"/>
    <w:rsid w:val="00CA658E"/>
    <w:rsid w:val="00CA6856"/>
    <w:rsid w:val="00CA701A"/>
    <w:rsid w:val="00CA7180"/>
    <w:rsid w:val="00CA728B"/>
    <w:rsid w:val="00CA79BD"/>
    <w:rsid w:val="00CB044C"/>
    <w:rsid w:val="00CB1B31"/>
    <w:rsid w:val="00CB25BA"/>
    <w:rsid w:val="00CB2EAC"/>
    <w:rsid w:val="00CB34C5"/>
    <w:rsid w:val="00CB389E"/>
    <w:rsid w:val="00CB4311"/>
    <w:rsid w:val="00CB45BB"/>
    <w:rsid w:val="00CB5914"/>
    <w:rsid w:val="00CB5B47"/>
    <w:rsid w:val="00CB600D"/>
    <w:rsid w:val="00CB66D0"/>
    <w:rsid w:val="00CC0152"/>
    <w:rsid w:val="00CC091F"/>
    <w:rsid w:val="00CC1FAD"/>
    <w:rsid w:val="00CC3823"/>
    <w:rsid w:val="00CC4C8F"/>
    <w:rsid w:val="00CC5372"/>
    <w:rsid w:val="00CC5770"/>
    <w:rsid w:val="00CC609C"/>
    <w:rsid w:val="00CC639C"/>
    <w:rsid w:val="00CC7071"/>
    <w:rsid w:val="00CC763E"/>
    <w:rsid w:val="00CD0E9D"/>
    <w:rsid w:val="00CD22B3"/>
    <w:rsid w:val="00CD2778"/>
    <w:rsid w:val="00CD3C69"/>
    <w:rsid w:val="00CD4603"/>
    <w:rsid w:val="00CD5772"/>
    <w:rsid w:val="00CD5C0F"/>
    <w:rsid w:val="00CD66BA"/>
    <w:rsid w:val="00CD689B"/>
    <w:rsid w:val="00CE0F38"/>
    <w:rsid w:val="00CE0FF8"/>
    <w:rsid w:val="00CE118F"/>
    <w:rsid w:val="00CE192F"/>
    <w:rsid w:val="00CE2171"/>
    <w:rsid w:val="00CE2304"/>
    <w:rsid w:val="00CE2343"/>
    <w:rsid w:val="00CE2C29"/>
    <w:rsid w:val="00CE3078"/>
    <w:rsid w:val="00CE34A6"/>
    <w:rsid w:val="00CE4739"/>
    <w:rsid w:val="00CE4B44"/>
    <w:rsid w:val="00CE4B4D"/>
    <w:rsid w:val="00CE4FCA"/>
    <w:rsid w:val="00CE700B"/>
    <w:rsid w:val="00CE730F"/>
    <w:rsid w:val="00CF1800"/>
    <w:rsid w:val="00CF2BEB"/>
    <w:rsid w:val="00CF2EA8"/>
    <w:rsid w:val="00CF385F"/>
    <w:rsid w:val="00CF5E36"/>
    <w:rsid w:val="00CF6AD8"/>
    <w:rsid w:val="00CF784E"/>
    <w:rsid w:val="00CF7B11"/>
    <w:rsid w:val="00CF7C8B"/>
    <w:rsid w:val="00D003E8"/>
    <w:rsid w:val="00D00EFD"/>
    <w:rsid w:val="00D012D0"/>
    <w:rsid w:val="00D02113"/>
    <w:rsid w:val="00D02395"/>
    <w:rsid w:val="00D02804"/>
    <w:rsid w:val="00D0287D"/>
    <w:rsid w:val="00D03F87"/>
    <w:rsid w:val="00D04040"/>
    <w:rsid w:val="00D0502F"/>
    <w:rsid w:val="00D0549E"/>
    <w:rsid w:val="00D060BE"/>
    <w:rsid w:val="00D06D5D"/>
    <w:rsid w:val="00D06D71"/>
    <w:rsid w:val="00D07190"/>
    <w:rsid w:val="00D1060C"/>
    <w:rsid w:val="00D10BDA"/>
    <w:rsid w:val="00D11132"/>
    <w:rsid w:val="00D11770"/>
    <w:rsid w:val="00D1473C"/>
    <w:rsid w:val="00D150A0"/>
    <w:rsid w:val="00D15342"/>
    <w:rsid w:val="00D1587E"/>
    <w:rsid w:val="00D16F52"/>
    <w:rsid w:val="00D20259"/>
    <w:rsid w:val="00D20930"/>
    <w:rsid w:val="00D20FC6"/>
    <w:rsid w:val="00D2193A"/>
    <w:rsid w:val="00D22340"/>
    <w:rsid w:val="00D22D04"/>
    <w:rsid w:val="00D2359E"/>
    <w:rsid w:val="00D240AA"/>
    <w:rsid w:val="00D24414"/>
    <w:rsid w:val="00D249A2"/>
    <w:rsid w:val="00D26021"/>
    <w:rsid w:val="00D2725D"/>
    <w:rsid w:val="00D30C41"/>
    <w:rsid w:val="00D32D3E"/>
    <w:rsid w:val="00D33EA2"/>
    <w:rsid w:val="00D34953"/>
    <w:rsid w:val="00D352F8"/>
    <w:rsid w:val="00D35552"/>
    <w:rsid w:val="00D35DDD"/>
    <w:rsid w:val="00D37444"/>
    <w:rsid w:val="00D40293"/>
    <w:rsid w:val="00D414C0"/>
    <w:rsid w:val="00D42952"/>
    <w:rsid w:val="00D42B68"/>
    <w:rsid w:val="00D43079"/>
    <w:rsid w:val="00D431B0"/>
    <w:rsid w:val="00D43B71"/>
    <w:rsid w:val="00D43CBD"/>
    <w:rsid w:val="00D44418"/>
    <w:rsid w:val="00D44A30"/>
    <w:rsid w:val="00D452BB"/>
    <w:rsid w:val="00D46799"/>
    <w:rsid w:val="00D47F94"/>
    <w:rsid w:val="00D5026E"/>
    <w:rsid w:val="00D502B1"/>
    <w:rsid w:val="00D5040B"/>
    <w:rsid w:val="00D504CE"/>
    <w:rsid w:val="00D50EFB"/>
    <w:rsid w:val="00D51143"/>
    <w:rsid w:val="00D5149D"/>
    <w:rsid w:val="00D52CDC"/>
    <w:rsid w:val="00D535FF"/>
    <w:rsid w:val="00D53FA7"/>
    <w:rsid w:val="00D5496B"/>
    <w:rsid w:val="00D55937"/>
    <w:rsid w:val="00D5660B"/>
    <w:rsid w:val="00D568F0"/>
    <w:rsid w:val="00D568FA"/>
    <w:rsid w:val="00D573E7"/>
    <w:rsid w:val="00D57AB0"/>
    <w:rsid w:val="00D57ADD"/>
    <w:rsid w:val="00D61122"/>
    <w:rsid w:val="00D61E4E"/>
    <w:rsid w:val="00D63D35"/>
    <w:rsid w:val="00D6536A"/>
    <w:rsid w:val="00D678FE"/>
    <w:rsid w:val="00D71720"/>
    <w:rsid w:val="00D719F1"/>
    <w:rsid w:val="00D71A84"/>
    <w:rsid w:val="00D71F25"/>
    <w:rsid w:val="00D727F1"/>
    <w:rsid w:val="00D72CF7"/>
    <w:rsid w:val="00D72F8D"/>
    <w:rsid w:val="00D73962"/>
    <w:rsid w:val="00D73D54"/>
    <w:rsid w:val="00D73F5C"/>
    <w:rsid w:val="00D74754"/>
    <w:rsid w:val="00D7489F"/>
    <w:rsid w:val="00D74C35"/>
    <w:rsid w:val="00D76E5E"/>
    <w:rsid w:val="00D80243"/>
    <w:rsid w:val="00D806FA"/>
    <w:rsid w:val="00D80E29"/>
    <w:rsid w:val="00D80E5E"/>
    <w:rsid w:val="00D81D06"/>
    <w:rsid w:val="00D82EC3"/>
    <w:rsid w:val="00D831F7"/>
    <w:rsid w:val="00D83BD6"/>
    <w:rsid w:val="00D83C1D"/>
    <w:rsid w:val="00D84C53"/>
    <w:rsid w:val="00D86039"/>
    <w:rsid w:val="00D86187"/>
    <w:rsid w:val="00D86DA5"/>
    <w:rsid w:val="00D90EE1"/>
    <w:rsid w:val="00D9202D"/>
    <w:rsid w:val="00D93273"/>
    <w:rsid w:val="00D9391C"/>
    <w:rsid w:val="00D93B2A"/>
    <w:rsid w:val="00D94CBD"/>
    <w:rsid w:val="00D9583D"/>
    <w:rsid w:val="00D97025"/>
    <w:rsid w:val="00DA024F"/>
    <w:rsid w:val="00DA043F"/>
    <w:rsid w:val="00DA0C3C"/>
    <w:rsid w:val="00DA10FE"/>
    <w:rsid w:val="00DA1BC7"/>
    <w:rsid w:val="00DA2147"/>
    <w:rsid w:val="00DA216F"/>
    <w:rsid w:val="00DA440C"/>
    <w:rsid w:val="00DA4952"/>
    <w:rsid w:val="00DA5400"/>
    <w:rsid w:val="00DA5F94"/>
    <w:rsid w:val="00DA6562"/>
    <w:rsid w:val="00DA6B54"/>
    <w:rsid w:val="00DA79A6"/>
    <w:rsid w:val="00DA7C8D"/>
    <w:rsid w:val="00DB0479"/>
    <w:rsid w:val="00DB11FF"/>
    <w:rsid w:val="00DB141A"/>
    <w:rsid w:val="00DB142A"/>
    <w:rsid w:val="00DB1990"/>
    <w:rsid w:val="00DB237E"/>
    <w:rsid w:val="00DB3202"/>
    <w:rsid w:val="00DB333F"/>
    <w:rsid w:val="00DB33D6"/>
    <w:rsid w:val="00DB3E22"/>
    <w:rsid w:val="00DB41FB"/>
    <w:rsid w:val="00DB4C0C"/>
    <w:rsid w:val="00DB5AC5"/>
    <w:rsid w:val="00DB5F9A"/>
    <w:rsid w:val="00DB701C"/>
    <w:rsid w:val="00DB7702"/>
    <w:rsid w:val="00DC041F"/>
    <w:rsid w:val="00DC069F"/>
    <w:rsid w:val="00DC09F9"/>
    <w:rsid w:val="00DC0D09"/>
    <w:rsid w:val="00DC0E49"/>
    <w:rsid w:val="00DC1E15"/>
    <w:rsid w:val="00DC2074"/>
    <w:rsid w:val="00DC3119"/>
    <w:rsid w:val="00DC5E80"/>
    <w:rsid w:val="00DD03A1"/>
    <w:rsid w:val="00DD0B7E"/>
    <w:rsid w:val="00DD15A4"/>
    <w:rsid w:val="00DD1A4B"/>
    <w:rsid w:val="00DD2173"/>
    <w:rsid w:val="00DD2D71"/>
    <w:rsid w:val="00DD38C4"/>
    <w:rsid w:val="00DD3B46"/>
    <w:rsid w:val="00DD42B8"/>
    <w:rsid w:val="00DD4568"/>
    <w:rsid w:val="00DD6BEE"/>
    <w:rsid w:val="00DD79CF"/>
    <w:rsid w:val="00DE2B86"/>
    <w:rsid w:val="00DE329B"/>
    <w:rsid w:val="00DE3ECD"/>
    <w:rsid w:val="00DE5905"/>
    <w:rsid w:val="00DE60DD"/>
    <w:rsid w:val="00DE6AD3"/>
    <w:rsid w:val="00DE74E8"/>
    <w:rsid w:val="00DE79AB"/>
    <w:rsid w:val="00DF17C6"/>
    <w:rsid w:val="00DF19B4"/>
    <w:rsid w:val="00DF31EA"/>
    <w:rsid w:val="00DF3EE5"/>
    <w:rsid w:val="00DF43B6"/>
    <w:rsid w:val="00DF486F"/>
    <w:rsid w:val="00DF4EA2"/>
    <w:rsid w:val="00DF5A50"/>
    <w:rsid w:val="00DF5B0D"/>
    <w:rsid w:val="00DF5FDB"/>
    <w:rsid w:val="00DF6156"/>
    <w:rsid w:val="00DF6453"/>
    <w:rsid w:val="00DF7FC8"/>
    <w:rsid w:val="00E00139"/>
    <w:rsid w:val="00E001E7"/>
    <w:rsid w:val="00E00A08"/>
    <w:rsid w:val="00E012BF"/>
    <w:rsid w:val="00E016EA"/>
    <w:rsid w:val="00E03076"/>
    <w:rsid w:val="00E0345F"/>
    <w:rsid w:val="00E03596"/>
    <w:rsid w:val="00E03C52"/>
    <w:rsid w:val="00E0549D"/>
    <w:rsid w:val="00E06BD1"/>
    <w:rsid w:val="00E06D34"/>
    <w:rsid w:val="00E103AA"/>
    <w:rsid w:val="00E11421"/>
    <w:rsid w:val="00E11AEE"/>
    <w:rsid w:val="00E12570"/>
    <w:rsid w:val="00E128CA"/>
    <w:rsid w:val="00E12DD7"/>
    <w:rsid w:val="00E12E15"/>
    <w:rsid w:val="00E13807"/>
    <w:rsid w:val="00E14E46"/>
    <w:rsid w:val="00E14F00"/>
    <w:rsid w:val="00E15280"/>
    <w:rsid w:val="00E1586C"/>
    <w:rsid w:val="00E16D4D"/>
    <w:rsid w:val="00E1764C"/>
    <w:rsid w:val="00E17AAF"/>
    <w:rsid w:val="00E20053"/>
    <w:rsid w:val="00E206F4"/>
    <w:rsid w:val="00E21421"/>
    <w:rsid w:val="00E23661"/>
    <w:rsid w:val="00E24524"/>
    <w:rsid w:val="00E256CB"/>
    <w:rsid w:val="00E26BC5"/>
    <w:rsid w:val="00E27042"/>
    <w:rsid w:val="00E30C44"/>
    <w:rsid w:val="00E317C3"/>
    <w:rsid w:val="00E31FF0"/>
    <w:rsid w:val="00E32D02"/>
    <w:rsid w:val="00E34055"/>
    <w:rsid w:val="00E34D5B"/>
    <w:rsid w:val="00E3606A"/>
    <w:rsid w:val="00E3651F"/>
    <w:rsid w:val="00E36C80"/>
    <w:rsid w:val="00E37A54"/>
    <w:rsid w:val="00E37F40"/>
    <w:rsid w:val="00E41648"/>
    <w:rsid w:val="00E4171E"/>
    <w:rsid w:val="00E417C3"/>
    <w:rsid w:val="00E418B9"/>
    <w:rsid w:val="00E42607"/>
    <w:rsid w:val="00E42AB0"/>
    <w:rsid w:val="00E42C2F"/>
    <w:rsid w:val="00E441FA"/>
    <w:rsid w:val="00E44813"/>
    <w:rsid w:val="00E449BD"/>
    <w:rsid w:val="00E4639F"/>
    <w:rsid w:val="00E467B9"/>
    <w:rsid w:val="00E46B40"/>
    <w:rsid w:val="00E46C43"/>
    <w:rsid w:val="00E511F9"/>
    <w:rsid w:val="00E51F5D"/>
    <w:rsid w:val="00E521B8"/>
    <w:rsid w:val="00E52889"/>
    <w:rsid w:val="00E535DD"/>
    <w:rsid w:val="00E5365D"/>
    <w:rsid w:val="00E536DF"/>
    <w:rsid w:val="00E539F0"/>
    <w:rsid w:val="00E563C5"/>
    <w:rsid w:val="00E56D5A"/>
    <w:rsid w:val="00E60429"/>
    <w:rsid w:val="00E60CA0"/>
    <w:rsid w:val="00E61E05"/>
    <w:rsid w:val="00E61FAE"/>
    <w:rsid w:val="00E62133"/>
    <w:rsid w:val="00E634A4"/>
    <w:rsid w:val="00E63555"/>
    <w:rsid w:val="00E63652"/>
    <w:rsid w:val="00E65A6C"/>
    <w:rsid w:val="00E6672F"/>
    <w:rsid w:val="00E6746D"/>
    <w:rsid w:val="00E70B3C"/>
    <w:rsid w:val="00E74052"/>
    <w:rsid w:val="00E74092"/>
    <w:rsid w:val="00E74386"/>
    <w:rsid w:val="00E74D9C"/>
    <w:rsid w:val="00E74FF1"/>
    <w:rsid w:val="00E757E3"/>
    <w:rsid w:val="00E8079B"/>
    <w:rsid w:val="00E817D8"/>
    <w:rsid w:val="00E82BFD"/>
    <w:rsid w:val="00E83788"/>
    <w:rsid w:val="00E83789"/>
    <w:rsid w:val="00E83E40"/>
    <w:rsid w:val="00E83FCA"/>
    <w:rsid w:val="00E8615C"/>
    <w:rsid w:val="00E86D66"/>
    <w:rsid w:val="00E90FD7"/>
    <w:rsid w:val="00E94A5E"/>
    <w:rsid w:val="00E956EB"/>
    <w:rsid w:val="00E95B6A"/>
    <w:rsid w:val="00E96051"/>
    <w:rsid w:val="00EA0CF8"/>
    <w:rsid w:val="00EA1201"/>
    <w:rsid w:val="00EA16D6"/>
    <w:rsid w:val="00EA20A9"/>
    <w:rsid w:val="00EA26CA"/>
    <w:rsid w:val="00EA2FE8"/>
    <w:rsid w:val="00EA542B"/>
    <w:rsid w:val="00EA5F85"/>
    <w:rsid w:val="00EA77C7"/>
    <w:rsid w:val="00EB087C"/>
    <w:rsid w:val="00EB19B3"/>
    <w:rsid w:val="00EB1A96"/>
    <w:rsid w:val="00EB1C71"/>
    <w:rsid w:val="00EB20BB"/>
    <w:rsid w:val="00EB3785"/>
    <w:rsid w:val="00EB429E"/>
    <w:rsid w:val="00EB42BB"/>
    <w:rsid w:val="00EB4856"/>
    <w:rsid w:val="00EB4A2B"/>
    <w:rsid w:val="00EB4BBF"/>
    <w:rsid w:val="00EB65DD"/>
    <w:rsid w:val="00EB7336"/>
    <w:rsid w:val="00EB75E0"/>
    <w:rsid w:val="00EC0A41"/>
    <w:rsid w:val="00EC175D"/>
    <w:rsid w:val="00EC1FDD"/>
    <w:rsid w:val="00EC23C6"/>
    <w:rsid w:val="00EC2741"/>
    <w:rsid w:val="00EC27F7"/>
    <w:rsid w:val="00EC2C1E"/>
    <w:rsid w:val="00EC4365"/>
    <w:rsid w:val="00EC5429"/>
    <w:rsid w:val="00EC7407"/>
    <w:rsid w:val="00EC7523"/>
    <w:rsid w:val="00ED00B7"/>
    <w:rsid w:val="00ED0E5F"/>
    <w:rsid w:val="00ED15EB"/>
    <w:rsid w:val="00ED2DE7"/>
    <w:rsid w:val="00ED3E42"/>
    <w:rsid w:val="00ED4449"/>
    <w:rsid w:val="00ED4CB7"/>
    <w:rsid w:val="00ED4D53"/>
    <w:rsid w:val="00ED54DB"/>
    <w:rsid w:val="00ED61A5"/>
    <w:rsid w:val="00ED7A8B"/>
    <w:rsid w:val="00EE095B"/>
    <w:rsid w:val="00EE20C5"/>
    <w:rsid w:val="00EE2467"/>
    <w:rsid w:val="00EE265D"/>
    <w:rsid w:val="00EE2F3F"/>
    <w:rsid w:val="00EE3E02"/>
    <w:rsid w:val="00EE40EB"/>
    <w:rsid w:val="00EE4641"/>
    <w:rsid w:val="00EE4A3A"/>
    <w:rsid w:val="00EE4A8C"/>
    <w:rsid w:val="00EE6336"/>
    <w:rsid w:val="00EE7101"/>
    <w:rsid w:val="00EE7F4B"/>
    <w:rsid w:val="00EF20D2"/>
    <w:rsid w:val="00EF214D"/>
    <w:rsid w:val="00EF2428"/>
    <w:rsid w:val="00EF3225"/>
    <w:rsid w:val="00EF4035"/>
    <w:rsid w:val="00EF43F5"/>
    <w:rsid w:val="00EF47F7"/>
    <w:rsid w:val="00EF4C36"/>
    <w:rsid w:val="00EF538F"/>
    <w:rsid w:val="00EF6469"/>
    <w:rsid w:val="00EF6585"/>
    <w:rsid w:val="00EF6A7D"/>
    <w:rsid w:val="00F00FC3"/>
    <w:rsid w:val="00F0157C"/>
    <w:rsid w:val="00F0172E"/>
    <w:rsid w:val="00F01F05"/>
    <w:rsid w:val="00F022AF"/>
    <w:rsid w:val="00F0244E"/>
    <w:rsid w:val="00F02956"/>
    <w:rsid w:val="00F02C0B"/>
    <w:rsid w:val="00F02F25"/>
    <w:rsid w:val="00F0476B"/>
    <w:rsid w:val="00F04DBE"/>
    <w:rsid w:val="00F06A7E"/>
    <w:rsid w:val="00F06ACE"/>
    <w:rsid w:val="00F07B85"/>
    <w:rsid w:val="00F07EF1"/>
    <w:rsid w:val="00F10926"/>
    <w:rsid w:val="00F10941"/>
    <w:rsid w:val="00F112A0"/>
    <w:rsid w:val="00F11BB6"/>
    <w:rsid w:val="00F1211D"/>
    <w:rsid w:val="00F13F34"/>
    <w:rsid w:val="00F141F3"/>
    <w:rsid w:val="00F1446D"/>
    <w:rsid w:val="00F1485C"/>
    <w:rsid w:val="00F15148"/>
    <w:rsid w:val="00F1570F"/>
    <w:rsid w:val="00F15817"/>
    <w:rsid w:val="00F15C95"/>
    <w:rsid w:val="00F161E7"/>
    <w:rsid w:val="00F1663D"/>
    <w:rsid w:val="00F16947"/>
    <w:rsid w:val="00F16EE4"/>
    <w:rsid w:val="00F21428"/>
    <w:rsid w:val="00F21B5E"/>
    <w:rsid w:val="00F225E9"/>
    <w:rsid w:val="00F23531"/>
    <w:rsid w:val="00F23651"/>
    <w:rsid w:val="00F2365B"/>
    <w:rsid w:val="00F2386F"/>
    <w:rsid w:val="00F2561E"/>
    <w:rsid w:val="00F262A2"/>
    <w:rsid w:val="00F265D3"/>
    <w:rsid w:val="00F26CDC"/>
    <w:rsid w:val="00F270A5"/>
    <w:rsid w:val="00F27B94"/>
    <w:rsid w:val="00F310AF"/>
    <w:rsid w:val="00F31C1D"/>
    <w:rsid w:val="00F32C75"/>
    <w:rsid w:val="00F331C4"/>
    <w:rsid w:val="00F338FC"/>
    <w:rsid w:val="00F346A6"/>
    <w:rsid w:val="00F352DA"/>
    <w:rsid w:val="00F3569D"/>
    <w:rsid w:val="00F363C4"/>
    <w:rsid w:val="00F3666D"/>
    <w:rsid w:val="00F36E1C"/>
    <w:rsid w:val="00F37E1F"/>
    <w:rsid w:val="00F37EF5"/>
    <w:rsid w:val="00F37FBF"/>
    <w:rsid w:val="00F4038F"/>
    <w:rsid w:val="00F4139E"/>
    <w:rsid w:val="00F41B91"/>
    <w:rsid w:val="00F42E12"/>
    <w:rsid w:val="00F42F2F"/>
    <w:rsid w:val="00F441FB"/>
    <w:rsid w:val="00F44837"/>
    <w:rsid w:val="00F4495A"/>
    <w:rsid w:val="00F46588"/>
    <w:rsid w:val="00F467AA"/>
    <w:rsid w:val="00F4681C"/>
    <w:rsid w:val="00F47A09"/>
    <w:rsid w:val="00F509BE"/>
    <w:rsid w:val="00F50C16"/>
    <w:rsid w:val="00F51FD2"/>
    <w:rsid w:val="00F52076"/>
    <w:rsid w:val="00F53022"/>
    <w:rsid w:val="00F538D1"/>
    <w:rsid w:val="00F549F4"/>
    <w:rsid w:val="00F5577D"/>
    <w:rsid w:val="00F563DD"/>
    <w:rsid w:val="00F56E5F"/>
    <w:rsid w:val="00F5750F"/>
    <w:rsid w:val="00F57713"/>
    <w:rsid w:val="00F57B97"/>
    <w:rsid w:val="00F605FC"/>
    <w:rsid w:val="00F60636"/>
    <w:rsid w:val="00F60948"/>
    <w:rsid w:val="00F6099E"/>
    <w:rsid w:val="00F610D9"/>
    <w:rsid w:val="00F61626"/>
    <w:rsid w:val="00F61BF6"/>
    <w:rsid w:val="00F61F1C"/>
    <w:rsid w:val="00F623D4"/>
    <w:rsid w:val="00F62549"/>
    <w:rsid w:val="00F62DD8"/>
    <w:rsid w:val="00F63375"/>
    <w:rsid w:val="00F640C5"/>
    <w:rsid w:val="00F64BEC"/>
    <w:rsid w:val="00F64D0A"/>
    <w:rsid w:val="00F65771"/>
    <w:rsid w:val="00F66998"/>
    <w:rsid w:val="00F701E6"/>
    <w:rsid w:val="00F70BB6"/>
    <w:rsid w:val="00F71063"/>
    <w:rsid w:val="00F71292"/>
    <w:rsid w:val="00F7207D"/>
    <w:rsid w:val="00F72C58"/>
    <w:rsid w:val="00F73125"/>
    <w:rsid w:val="00F74F50"/>
    <w:rsid w:val="00F74FBB"/>
    <w:rsid w:val="00F751A7"/>
    <w:rsid w:val="00F77A0E"/>
    <w:rsid w:val="00F77C9D"/>
    <w:rsid w:val="00F8040D"/>
    <w:rsid w:val="00F80DB9"/>
    <w:rsid w:val="00F80F4B"/>
    <w:rsid w:val="00F81070"/>
    <w:rsid w:val="00F81246"/>
    <w:rsid w:val="00F82D7D"/>
    <w:rsid w:val="00F836AB"/>
    <w:rsid w:val="00F83986"/>
    <w:rsid w:val="00F847CA"/>
    <w:rsid w:val="00F8499C"/>
    <w:rsid w:val="00F855B3"/>
    <w:rsid w:val="00F87155"/>
    <w:rsid w:val="00F8783C"/>
    <w:rsid w:val="00F90C26"/>
    <w:rsid w:val="00F91B9F"/>
    <w:rsid w:val="00F92804"/>
    <w:rsid w:val="00F92C19"/>
    <w:rsid w:val="00F932D4"/>
    <w:rsid w:val="00F93D41"/>
    <w:rsid w:val="00F94F55"/>
    <w:rsid w:val="00F9555C"/>
    <w:rsid w:val="00F95789"/>
    <w:rsid w:val="00F95E77"/>
    <w:rsid w:val="00F962A5"/>
    <w:rsid w:val="00F96AE2"/>
    <w:rsid w:val="00F977EA"/>
    <w:rsid w:val="00F97C7B"/>
    <w:rsid w:val="00FA0BE6"/>
    <w:rsid w:val="00FA1D47"/>
    <w:rsid w:val="00FA264F"/>
    <w:rsid w:val="00FA2665"/>
    <w:rsid w:val="00FA2872"/>
    <w:rsid w:val="00FA39F4"/>
    <w:rsid w:val="00FA54B8"/>
    <w:rsid w:val="00FA55D2"/>
    <w:rsid w:val="00FA6502"/>
    <w:rsid w:val="00FA69AC"/>
    <w:rsid w:val="00FA6A2E"/>
    <w:rsid w:val="00FA7108"/>
    <w:rsid w:val="00FA7B93"/>
    <w:rsid w:val="00FB0C8D"/>
    <w:rsid w:val="00FB1504"/>
    <w:rsid w:val="00FB1FF6"/>
    <w:rsid w:val="00FB202F"/>
    <w:rsid w:val="00FB3F1C"/>
    <w:rsid w:val="00FB4254"/>
    <w:rsid w:val="00FB4396"/>
    <w:rsid w:val="00FB75AA"/>
    <w:rsid w:val="00FC0311"/>
    <w:rsid w:val="00FC0D7D"/>
    <w:rsid w:val="00FC1491"/>
    <w:rsid w:val="00FC1EDC"/>
    <w:rsid w:val="00FC2AF4"/>
    <w:rsid w:val="00FC3CCC"/>
    <w:rsid w:val="00FC4151"/>
    <w:rsid w:val="00FC4EB0"/>
    <w:rsid w:val="00FC636D"/>
    <w:rsid w:val="00FC6383"/>
    <w:rsid w:val="00FC6D19"/>
    <w:rsid w:val="00FD04EE"/>
    <w:rsid w:val="00FD3D02"/>
    <w:rsid w:val="00FD462C"/>
    <w:rsid w:val="00FD4F67"/>
    <w:rsid w:val="00FD55CC"/>
    <w:rsid w:val="00FD5A56"/>
    <w:rsid w:val="00FD6694"/>
    <w:rsid w:val="00FD6AAB"/>
    <w:rsid w:val="00FD713D"/>
    <w:rsid w:val="00FD782D"/>
    <w:rsid w:val="00FE085F"/>
    <w:rsid w:val="00FE104D"/>
    <w:rsid w:val="00FE1080"/>
    <w:rsid w:val="00FE18A6"/>
    <w:rsid w:val="00FE1BBA"/>
    <w:rsid w:val="00FE1DEC"/>
    <w:rsid w:val="00FE27EB"/>
    <w:rsid w:val="00FE2993"/>
    <w:rsid w:val="00FE3005"/>
    <w:rsid w:val="00FE49B9"/>
    <w:rsid w:val="00FE50F2"/>
    <w:rsid w:val="00FE63B1"/>
    <w:rsid w:val="00FE6581"/>
    <w:rsid w:val="00FE6939"/>
    <w:rsid w:val="00FE757B"/>
    <w:rsid w:val="00FF00EB"/>
    <w:rsid w:val="00FF0383"/>
    <w:rsid w:val="00FF0FA7"/>
    <w:rsid w:val="00FF1799"/>
    <w:rsid w:val="00FF18A4"/>
    <w:rsid w:val="00FF1D5E"/>
    <w:rsid w:val="00FF2002"/>
    <w:rsid w:val="00FF21E1"/>
    <w:rsid w:val="00FF29B7"/>
    <w:rsid w:val="00FF3322"/>
    <w:rsid w:val="00FF34E5"/>
    <w:rsid w:val="00FF3A78"/>
    <w:rsid w:val="00FF46F1"/>
    <w:rsid w:val="00FF516D"/>
    <w:rsid w:val="00FF51D1"/>
    <w:rsid w:val="00FF56E9"/>
    <w:rsid w:val="00FF666B"/>
    <w:rsid w:val="00FF66E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3882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1061ED"/>
    <w:pPr>
      <w:keepNext/>
      <w:keepLines/>
      <w:spacing w:before="360" w:after="80"/>
      <w:outlineLvl w:val="0"/>
    </w:pPr>
    <w:rPr>
      <w:rFonts w:eastAsiaTheme="majorEastAsia" w:cstheme="majorBidi"/>
      <w:color w:val="000000" w:themeColor="text1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61ED"/>
    <w:pPr>
      <w:keepNext/>
      <w:keepLines/>
      <w:numPr>
        <w:numId w:val="9"/>
      </w:numPr>
      <w:spacing w:before="160" w:after="80"/>
      <w:outlineLvl w:val="1"/>
    </w:pPr>
    <w:rPr>
      <w:rFonts w:eastAsiaTheme="majorEastAsia" w:cstheme="majorBidi"/>
      <w:color w:val="0A2F41" w:themeColor="accent1" w:themeShade="80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061ED"/>
    <w:rPr>
      <w:rFonts w:ascii="Times New Roman" w:eastAsiaTheme="majorEastAsia" w:hAnsi="Times New Roman" w:cstheme="majorBidi"/>
      <w:color w:val="000000" w:themeColor="text1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1061ED"/>
    <w:rPr>
      <w:rFonts w:ascii="Times New Roman" w:eastAsiaTheme="majorEastAsia" w:hAnsi="Times New Roman" w:cstheme="majorBidi"/>
      <w:color w:val="0A2F41" w:themeColor="accent1" w:themeShade="80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F2F"/>
  </w:style>
  <w:style w:type="paragraph" w:styleId="Footer">
    <w:name w:val="footer"/>
    <w:basedOn w:val="Normal"/>
    <w:link w:val="Foot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F2F"/>
  </w:style>
  <w:style w:type="table" w:styleId="TableGrid">
    <w:name w:val="Table Grid"/>
    <w:basedOn w:val="TableNormal"/>
    <w:uiPriority w:val="39"/>
    <w:rsid w:val="009D722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09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76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82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05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01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02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66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49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76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13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39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64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1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6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626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96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335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142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07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442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02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194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22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9283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606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875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665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2659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91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036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93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92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233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68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942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86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37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7478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82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2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255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85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63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6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32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643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89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50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231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904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60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927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5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445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3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369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0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4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61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71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1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0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49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8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560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4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98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865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027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24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3436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332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290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406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00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408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68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76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177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86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5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932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52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45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18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647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293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19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9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8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96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755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412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8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263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828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73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90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56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2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192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43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6</Pages>
  <Words>967</Words>
  <Characters>5515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52</cp:revision>
  <cp:lastPrinted>2024-12-05T18:42:00Z</cp:lastPrinted>
  <dcterms:created xsi:type="dcterms:W3CDTF">2024-12-06T20:32:00Z</dcterms:created>
  <dcterms:modified xsi:type="dcterms:W3CDTF">2024-12-06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BnL4ExI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